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048A" w:rsidRDefault="0030048A" w:rsidP="00506873">
      <w:pPr>
        <w:jc w:val="center"/>
        <w:rPr>
          <w:iCs/>
          <w:sz w:val="28"/>
          <w:szCs w:val="28"/>
        </w:rPr>
      </w:pPr>
      <w:bookmarkStart w:id="0" w:name="_GoBack"/>
      <w:bookmarkEnd w:id="0"/>
    </w:p>
    <w:p w:rsidR="00F91312" w:rsidRDefault="00AF34FD" w:rsidP="00506873">
      <w:pPr>
        <w:jc w:val="center"/>
        <w:rPr>
          <w:iCs/>
          <w:sz w:val="28"/>
          <w:szCs w:val="28"/>
        </w:rPr>
      </w:pPr>
      <w:r w:rsidRPr="00AF34FD">
        <w:rPr>
          <w:iCs/>
          <w:sz w:val="28"/>
          <w:szCs w:val="28"/>
        </w:rPr>
        <w:t>Pattern of Muscle Contraction in Car Pedal Control</w:t>
      </w:r>
    </w:p>
    <w:p w:rsidR="00AF34FD" w:rsidRDefault="00AF34FD" w:rsidP="00506873">
      <w:pPr>
        <w:jc w:val="center"/>
        <w:rPr>
          <w:iCs/>
          <w:sz w:val="28"/>
          <w:szCs w:val="28"/>
        </w:rPr>
      </w:pPr>
    </w:p>
    <w:p w:rsidR="00F91312" w:rsidRPr="00D36665" w:rsidRDefault="00D70100" w:rsidP="00506873">
      <w:pPr>
        <w:jc w:val="center"/>
        <w:rPr>
          <w:iCs/>
          <w:sz w:val="20"/>
          <w:szCs w:val="20"/>
        </w:rPr>
      </w:pPr>
      <w:r>
        <w:rPr>
          <w:iCs/>
          <w:sz w:val="20"/>
          <w:szCs w:val="20"/>
        </w:rPr>
        <w:t>(</w:t>
      </w:r>
      <w:r w:rsidR="00AF34FD">
        <w:rPr>
          <w:iCs/>
          <w:sz w:val="20"/>
          <w:szCs w:val="20"/>
        </w:rPr>
        <w:t>Corak Pengecutan Otot dalam Kawalan Pedal Kereta</w:t>
      </w:r>
      <w:r w:rsidR="00D36665" w:rsidRPr="00D36665">
        <w:rPr>
          <w:iCs/>
          <w:sz w:val="20"/>
          <w:szCs w:val="20"/>
        </w:rPr>
        <w:t>)</w:t>
      </w:r>
    </w:p>
    <w:p w:rsidR="00471BCF" w:rsidRPr="00506873" w:rsidRDefault="00471BCF" w:rsidP="00E8581B">
      <w:pPr>
        <w:rPr>
          <w:iCs/>
          <w:sz w:val="28"/>
          <w:szCs w:val="28"/>
        </w:rPr>
      </w:pPr>
    </w:p>
    <w:p w:rsidR="00AF34FD" w:rsidRPr="00B13A43" w:rsidRDefault="00AF34FD" w:rsidP="00AF34FD">
      <w:pPr>
        <w:pStyle w:val="TTPAuthors"/>
        <w:rPr>
          <w:rFonts w:ascii="Times New Roman" w:hAnsi="Times New Roman" w:cs="Times New Roman"/>
          <w:sz w:val="18"/>
          <w:szCs w:val="18"/>
        </w:rPr>
      </w:pPr>
      <w:r w:rsidRPr="00B13A43">
        <w:rPr>
          <w:rFonts w:ascii="Times New Roman" w:hAnsi="Times New Roman" w:cs="Times New Roman"/>
          <w:sz w:val="18"/>
          <w:szCs w:val="18"/>
        </w:rPr>
        <w:t>Nor Kamaliana Khamis</w:t>
      </w:r>
      <w:r w:rsidRPr="00B13A43">
        <w:rPr>
          <w:rFonts w:ascii="Times New Roman" w:hAnsi="Times New Roman" w:cs="Times New Roman"/>
          <w:sz w:val="18"/>
          <w:szCs w:val="18"/>
          <w:vertAlign w:val="superscript"/>
        </w:rPr>
        <w:t>a,b</w:t>
      </w:r>
      <w:r>
        <w:rPr>
          <w:rFonts w:ascii="Times New Roman" w:hAnsi="Times New Roman" w:cs="Times New Roman"/>
          <w:sz w:val="18"/>
          <w:szCs w:val="18"/>
          <w:vertAlign w:val="superscript"/>
        </w:rPr>
        <w:t>,</w:t>
      </w:r>
      <w:r w:rsidRPr="00B13A43">
        <w:rPr>
          <w:rFonts w:ascii="Times New Roman" w:hAnsi="Times New Roman" w:cs="Times New Roman"/>
          <w:sz w:val="18"/>
          <w:szCs w:val="18"/>
          <w:vertAlign w:val="superscript"/>
        </w:rPr>
        <w:t>*</w:t>
      </w:r>
      <w:r w:rsidRPr="00B13A43">
        <w:rPr>
          <w:rFonts w:ascii="Times New Roman" w:hAnsi="Times New Roman" w:cs="Times New Roman"/>
          <w:sz w:val="18"/>
          <w:szCs w:val="18"/>
        </w:rPr>
        <w:t>,</w:t>
      </w:r>
      <w:r w:rsidRPr="00B13A43">
        <w:rPr>
          <w:rFonts w:ascii="Times New Roman" w:hAnsi="Times New Roman" w:cs="Times New Roman"/>
          <w:sz w:val="18"/>
          <w:szCs w:val="18"/>
          <w:vertAlign w:val="superscript"/>
        </w:rPr>
        <w:t xml:space="preserve"> </w:t>
      </w:r>
      <w:r w:rsidRPr="00B13A43">
        <w:rPr>
          <w:rFonts w:ascii="Times New Roman" w:hAnsi="Times New Roman" w:cs="Times New Roman"/>
          <w:sz w:val="18"/>
          <w:szCs w:val="18"/>
        </w:rPr>
        <w:t>Baba Md Deros</w:t>
      </w:r>
      <w:r w:rsidRPr="00B13A43">
        <w:rPr>
          <w:rFonts w:ascii="Times New Roman" w:hAnsi="Times New Roman" w:cs="Times New Roman"/>
          <w:sz w:val="18"/>
          <w:szCs w:val="18"/>
          <w:vertAlign w:val="superscript"/>
        </w:rPr>
        <w:t>a,</w:t>
      </w:r>
      <w:r w:rsidR="00B6391A">
        <w:rPr>
          <w:rFonts w:ascii="Times New Roman" w:hAnsi="Times New Roman" w:cs="Times New Roman"/>
          <w:sz w:val="18"/>
          <w:szCs w:val="18"/>
          <w:vertAlign w:val="superscript"/>
        </w:rPr>
        <w:t>c</w:t>
      </w:r>
      <w:r w:rsidRPr="00B13A43">
        <w:rPr>
          <w:rFonts w:ascii="Times New Roman" w:hAnsi="Times New Roman" w:cs="Times New Roman"/>
          <w:sz w:val="18"/>
          <w:szCs w:val="18"/>
          <w:vertAlign w:val="superscript"/>
        </w:rPr>
        <w:t xml:space="preserve"> </w:t>
      </w:r>
      <w:r>
        <w:rPr>
          <w:rFonts w:ascii="Times New Roman" w:hAnsi="Times New Roman" w:cs="Times New Roman"/>
          <w:sz w:val="18"/>
          <w:szCs w:val="18"/>
        </w:rPr>
        <w:t>, Mohd Zaki Nuawi</w:t>
      </w:r>
      <w:r w:rsidRPr="00B13A43">
        <w:rPr>
          <w:rFonts w:ascii="Times New Roman" w:hAnsi="Times New Roman" w:cs="Times New Roman"/>
          <w:sz w:val="18"/>
          <w:szCs w:val="18"/>
          <w:vertAlign w:val="superscript"/>
        </w:rPr>
        <w:t>a,c</w:t>
      </w:r>
    </w:p>
    <w:p w:rsidR="00AF34FD" w:rsidRDefault="00AF34FD" w:rsidP="00AF34FD">
      <w:pPr>
        <w:contextualSpacing/>
        <w:jc w:val="center"/>
        <w:rPr>
          <w:i/>
          <w:sz w:val="18"/>
          <w:szCs w:val="18"/>
          <w:lang w:val="en-GB"/>
        </w:rPr>
      </w:pPr>
      <w:r w:rsidRPr="00B13A43">
        <w:rPr>
          <w:i/>
          <w:sz w:val="18"/>
          <w:szCs w:val="18"/>
          <w:vertAlign w:val="superscript"/>
          <w:lang w:val="en-GB"/>
        </w:rPr>
        <w:t>a</w:t>
      </w:r>
      <w:r w:rsidRPr="00B13A43">
        <w:rPr>
          <w:i/>
          <w:sz w:val="18"/>
          <w:szCs w:val="18"/>
          <w:lang w:val="en-GB"/>
        </w:rPr>
        <w:t>Programme for Mechanical Engineering</w:t>
      </w:r>
      <w:r>
        <w:rPr>
          <w:i/>
          <w:sz w:val="18"/>
          <w:szCs w:val="18"/>
          <w:lang w:val="en-GB"/>
        </w:rPr>
        <w:t>,</w:t>
      </w:r>
    </w:p>
    <w:p w:rsidR="00AF34FD" w:rsidRPr="00B13A43" w:rsidRDefault="00AF34FD" w:rsidP="00AF34FD">
      <w:pPr>
        <w:contextualSpacing/>
        <w:jc w:val="center"/>
        <w:rPr>
          <w:i/>
          <w:sz w:val="18"/>
          <w:szCs w:val="18"/>
          <w:lang w:val="en-GB"/>
        </w:rPr>
      </w:pPr>
      <w:r w:rsidRPr="00B13A43">
        <w:rPr>
          <w:i/>
          <w:sz w:val="18"/>
          <w:szCs w:val="18"/>
          <w:vertAlign w:val="superscript"/>
          <w:lang w:val="en-GB"/>
        </w:rPr>
        <w:t>b</w:t>
      </w:r>
      <w:r w:rsidRPr="00B13A43">
        <w:rPr>
          <w:i/>
          <w:sz w:val="18"/>
          <w:szCs w:val="18"/>
          <w:lang w:val="en-GB"/>
        </w:rPr>
        <w:t>Centre for Engineering Materials and Smart Manufacturing (MERCU</w:t>
      </w:r>
      <w:r>
        <w:rPr>
          <w:i/>
          <w:sz w:val="18"/>
          <w:szCs w:val="18"/>
          <w:lang w:val="en-GB"/>
        </w:rPr>
        <w:t>)</w:t>
      </w:r>
      <w:r w:rsidRPr="00B13A43">
        <w:rPr>
          <w:i/>
          <w:sz w:val="18"/>
          <w:szCs w:val="18"/>
          <w:lang w:val="en-GB"/>
        </w:rPr>
        <w:t>,</w:t>
      </w:r>
    </w:p>
    <w:p w:rsidR="00AF34FD" w:rsidRPr="00B13A43" w:rsidRDefault="00AF34FD" w:rsidP="00AF34FD">
      <w:pPr>
        <w:contextualSpacing/>
        <w:jc w:val="center"/>
        <w:rPr>
          <w:i/>
          <w:sz w:val="18"/>
          <w:szCs w:val="18"/>
          <w:lang w:val="en-GB"/>
        </w:rPr>
      </w:pPr>
      <w:r>
        <w:rPr>
          <w:i/>
          <w:sz w:val="18"/>
          <w:szCs w:val="18"/>
          <w:vertAlign w:val="superscript"/>
          <w:lang w:val="en-GB"/>
        </w:rPr>
        <w:t>c</w:t>
      </w:r>
      <w:r w:rsidRPr="00B13A43">
        <w:rPr>
          <w:i/>
          <w:sz w:val="18"/>
          <w:szCs w:val="18"/>
          <w:lang w:val="en-GB"/>
        </w:rPr>
        <w:t xml:space="preserve">Centre for </w:t>
      </w:r>
      <w:r>
        <w:rPr>
          <w:i/>
          <w:sz w:val="18"/>
          <w:szCs w:val="18"/>
          <w:lang w:val="en-GB"/>
        </w:rPr>
        <w:t>Integrated Design of Advanced Mechanical System (PRISMA)</w:t>
      </w:r>
      <w:r w:rsidRPr="00B13A43">
        <w:rPr>
          <w:i/>
          <w:sz w:val="18"/>
          <w:szCs w:val="18"/>
          <w:lang w:val="en-GB"/>
        </w:rPr>
        <w:t>,</w:t>
      </w:r>
    </w:p>
    <w:p w:rsidR="00AF34FD" w:rsidRPr="00B13A43" w:rsidRDefault="00AF34FD" w:rsidP="00AF34FD">
      <w:pPr>
        <w:contextualSpacing/>
        <w:jc w:val="center"/>
        <w:rPr>
          <w:i/>
          <w:sz w:val="18"/>
          <w:szCs w:val="18"/>
          <w:lang w:val="en-GB"/>
        </w:rPr>
      </w:pPr>
      <w:r w:rsidRPr="00B13A43">
        <w:rPr>
          <w:i/>
          <w:sz w:val="18"/>
          <w:szCs w:val="18"/>
          <w:lang w:val="en-GB"/>
        </w:rPr>
        <w:t>Faculty of Engineering &amp; Built Environment, Universiti Kebangsaan Malaysia, Bangi, Malaysia</w:t>
      </w:r>
    </w:p>
    <w:p w:rsidR="00AF34FD" w:rsidRPr="00B13A43" w:rsidRDefault="00AF34FD" w:rsidP="00AF34FD">
      <w:pPr>
        <w:contextualSpacing/>
        <w:jc w:val="center"/>
        <w:rPr>
          <w:i/>
          <w:sz w:val="18"/>
          <w:szCs w:val="18"/>
          <w:lang w:val="en-GB"/>
        </w:rPr>
      </w:pPr>
    </w:p>
    <w:p w:rsidR="00AF34FD" w:rsidRPr="00B13A43" w:rsidRDefault="00AF34FD" w:rsidP="00AF34FD">
      <w:pPr>
        <w:pStyle w:val="TTPAuthors"/>
        <w:rPr>
          <w:rFonts w:ascii="Times New Roman" w:hAnsi="Times New Roman" w:cs="Times New Roman"/>
          <w:sz w:val="18"/>
          <w:szCs w:val="18"/>
        </w:rPr>
      </w:pPr>
      <w:r w:rsidRPr="00B13A43">
        <w:rPr>
          <w:rFonts w:ascii="Times New Roman" w:hAnsi="Times New Roman" w:cs="Times New Roman"/>
          <w:sz w:val="18"/>
          <w:szCs w:val="18"/>
        </w:rPr>
        <w:t>Dieter Schramm</w:t>
      </w:r>
      <w:r>
        <w:rPr>
          <w:rFonts w:ascii="Times New Roman" w:hAnsi="Times New Roman" w:cs="Times New Roman"/>
          <w:sz w:val="18"/>
          <w:szCs w:val="18"/>
          <w:vertAlign w:val="superscript"/>
        </w:rPr>
        <w:t>d</w:t>
      </w:r>
    </w:p>
    <w:p w:rsidR="00AF34FD" w:rsidRPr="0010460E" w:rsidRDefault="00AF34FD" w:rsidP="00AF34FD">
      <w:pPr>
        <w:pStyle w:val="TTPAddress"/>
        <w:spacing w:before="0"/>
        <w:rPr>
          <w:rFonts w:ascii="Times New Roman" w:hAnsi="Times New Roman" w:cs="Times New Roman"/>
          <w:i/>
          <w:sz w:val="18"/>
          <w:szCs w:val="18"/>
        </w:rPr>
      </w:pPr>
      <w:r>
        <w:rPr>
          <w:rFonts w:ascii="Times New Roman" w:hAnsi="Times New Roman" w:cs="Times New Roman"/>
          <w:i/>
          <w:sz w:val="18"/>
          <w:szCs w:val="18"/>
          <w:vertAlign w:val="superscript"/>
        </w:rPr>
        <w:t>d</w:t>
      </w:r>
      <w:r w:rsidRPr="00B13A43">
        <w:rPr>
          <w:rFonts w:ascii="Times New Roman" w:hAnsi="Times New Roman" w:cs="Times New Roman"/>
          <w:i/>
          <w:sz w:val="18"/>
          <w:szCs w:val="18"/>
        </w:rPr>
        <w:t>Faculty of Engineering, University of Duisburg-Essen, Duisburg, Germany</w:t>
      </w:r>
    </w:p>
    <w:p w:rsidR="0010460E" w:rsidRPr="0010460E" w:rsidRDefault="0010460E" w:rsidP="0010460E">
      <w:pPr>
        <w:contextualSpacing/>
        <w:jc w:val="center"/>
        <w:rPr>
          <w:i/>
          <w:sz w:val="18"/>
          <w:szCs w:val="18"/>
          <w:lang w:val="en-GB"/>
        </w:rPr>
      </w:pPr>
    </w:p>
    <w:p w:rsidR="00626EBC" w:rsidRDefault="00626EBC" w:rsidP="00506873">
      <w:pPr>
        <w:rPr>
          <w:b/>
        </w:rPr>
      </w:pPr>
    </w:p>
    <w:p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rsidR="00626EBC" w:rsidRPr="007218C0" w:rsidRDefault="00626EBC" w:rsidP="002D3683">
      <w:pPr>
        <w:contextualSpacing/>
        <w:jc w:val="both"/>
        <w:rPr>
          <w:sz w:val="20"/>
          <w:szCs w:val="20"/>
        </w:rPr>
      </w:pPr>
    </w:p>
    <w:p w:rsidR="00AF34FD" w:rsidRPr="004C3436" w:rsidRDefault="00AF34FD" w:rsidP="00AF34FD">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p>
    <w:p w:rsidR="00AF34FD" w:rsidRPr="004C3436" w:rsidRDefault="00AF34FD" w:rsidP="00AF34FD">
      <w:pPr>
        <w:contextualSpacing/>
        <w:jc w:val="both"/>
        <w:rPr>
          <w:i/>
          <w:sz w:val="20"/>
          <w:szCs w:val="20"/>
          <w:lang w:val="en-GB"/>
        </w:rPr>
      </w:pPr>
    </w:p>
    <w:p w:rsidR="00AF34FD" w:rsidRDefault="00AF34FD" w:rsidP="00AF34FD">
      <w:pPr>
        <w:contextualSpacing/>
        <w:rPr>
          <w:bCs/>
          <w:i/>
          <w:sz w:val="20"/>
          <w:szCs w:val="20"/>
          <w:lang w:val="en-GB"/>
        </w:rPr>
      </w:pPr>
      <w:r w:rsidRPr="004C3436">
        <w:rPr>
          <w:i/>
          <w:sz w:val="20"/>
          <w:szCs w:val="20"/>
          <w:lang w:val="en-GB"/>
        </w:rPr>
        <w:t xml:space="preserve">Keywords: </w:t>
      </w:r>
      <w:r>
        <w:rPr>
          <w:bCs/>
          <w:i/>
          <w:sz w:val="20"/>
          <w:szCs w:val="20"/>
          <w:lang w:val="en-GB"/>
        </w:rPr>
        <w:t xml:space="preserve"> Driver; Accelerator pedal; Leg; Tibialis anterior; E</w:t>
      </w:r>
      <w:r w:rsidRPr="004C3436">
        <w:rPr>
          <w:bCs/>
          <w:i/>
          <w:sz w:val="20"/>
          <w:szCs w:val="20"/>
          <w:lang w:val="en-GB"/>
        </w:rPr>
        <w:t>lectromyography</w:t>
      </w:r>
    </w:p>
    <w:p w:rsidR="00AF34FD" w:rsidRPr="004C3436" w:rsidRDefault="00AF34FD" w:rsidP="00AF34FD">
      <w:pPr>
        <w:contextualSpacing/>
        <w:rPr>
          <w:bCs/>
          <w:i/>
          <w:sz w:val="20"/>
          <w:szCs w:val="20"/>
          <w:lang w:val="en-GB"/>
        </w:rPr>
      </w:pPr>
    </w:p>
    <w:p w:rsidR="00AF34FD" w:rsidRPr="0071739F" w:rsidRDefault="00AF34FD" w:rsidP="00AF34FD">
      <w:pPr>
        <w:contextualSpacing/>
        <w:rPr>
          <w:i/>
          <w:sz w:val="20"/>
          <w:szCs w:val="20"/>
        </w:rPr>
      </w:pPr>
    </w:p>
    <w:p w:rsidR="00AF34FD" w:rsidRPr="0032639E" w:rsidRDefault="00AF34FD" w:rsidP="00AF34FD">
      <w:pPr>
        <w:contextualSpacing/>
        <w:jc w:val="center"/>
        <w:rPr>
          <w:i/>
          <w:sz w:val="16"/>
          <w:szCs w:val="16"/>
        </w:rPr>
      </w:pPr>
      <w:r w:rsidRPr="0032639E">
        <w:rPr>
          <w:i/>
          <w:sz w:val="16"/>
          <w:szCs w:val="16"/>
        </w:rPr>
        <w:t>ABSTRAK</w:t>
      </w:r>
    </w:p>
    <w:p w:rsidR="00AF34FD" w:rsidRPr="0071739F" w:rsidRDefault="00AF34FD" w:rsidP="00AF34FD">
      <w:pPr>
        <w:contextualSpacing/>
        <w:rPr>
          <w:i/>
          <w:sz w:val="20"/>
          <w:szCs w:val="20"/>
        </w:rPr>
      </w:pPr>
    </w:p>
    <w:p w:rsidR="00AF34FD" w:rsidRDefault="00AF34FD" w:rsidP="00AF34FD">
      <w:pPr>
        <w:contextualSpacing/>
        <w:jc w:val="both"/>
        <w:rPr>
          <w:i/>
          <w:sz w:val="20"/>
          <w:szCs w:val="20"/>
        </w:rPr>
      </w:pPr>
      <w:r w:rsidRPr="0071739F">
        <w:rPr>
          <w:i/>
          <w:sz w:val="20"/>
          <w:szCs w:val="20"/>
        </w:rPr>
        <w:t>Ketidakselesaan pemandu telah menjadi tumpuan terutamanya di kalangan pihak yang berkepentingan. Terdapat pelbagai faktor yang menyumbang kepada ketidakselesaan ketika memandu, yang melibatkan kedua-dua nya iaitu pemandu dan komponen dalaman kereta. Dalam kajian ini, penyelidikan ke atas pengecutan otot bagi bahagian bawah kaki pemandu ketika mengendalikan pedal pemecut telah dilakukan. Objektif utama kajian ini ialah bagi menentukan corak pengecutan otot apabila mengendalikan pedal pemecut dalam tiga aksi berbeza; tekan, separa tekan dan lepas. Untuk memeriksa corak pengecutan otot ini, sebelas peserta telah dipilih untuk terlibat dalam eksperimen pemanduan bersimulasi dalam makmal. Penderia elektromyografi permukaan (SEMG) telah digunakan untuk mengukur aktiviti otot untuk bawah kaki, yang dikenali sebagai Tibialis Anterior (TA). Pengukuran SEMG dilakukan dengan menempatkan elektrod pada permukaan kulit dan aktiviti elektrik pada kanan TA di bawahnya direkodkan. Data mentah daripada penderia SEMG telah ditapis menggunakan tiga frekunesi berbeza, laluan tinggi, takuk dan laluan rendah. Kemudiannya, nilai Punca Min Kuasa Dua (RMS) akan dihasilkan berdasarkan peratusan Pengecutan Maksima Sukarela (%MVIC). Prosedur pengumpulan data ke atas otot terpilih adalah berdasarkan cadangan Surface Electromyography for the Non-Invasive Assessment of Muscles (SENIAM). Hasil kajian ini menunjukkan bahawa TA mempamerkan pengecutan otot tertinggi ketika aksi melepaskan. Sebagai penutup, otot TA berkerja secara berbeza bergantung kepada aksi pedal kereta.</w:t>
      </w:r>
    </w:p>
    <w:p w:rsidR="00AF34FD" w:rsidRPr="0071739F" w:rsidRDefault="00AF34FD" w:rsidP="00AF34FD">
      <w:pPr>
        <w:contextualSpacing/>
        <w:rPr>
          <w:i/>
          <w:sz w:val="20"/>
          <w:szCs w:val="20"/>
        </w:rPr>
      </w:pPr>
    </w:p>
    <w:p w:rsidR="00AF34FD" w:rsidRPr="00506873" w:rsidRDefault="00AF34FD" w:rsidP="00AF34FD">
      <w:pPr>
        <w:contextualSpacing/>
        <w:rPr>
          <w:bCs/>
          <w:sz w:val="22"/>
          <w:szCs w:val="22"/>
        </w:rPr>
      </w:pPr>
      <w:r w:rsidRPr="0071739F">
        <w:rPr>
          <w:i/>
          <w:sz w:val="20"/>
          <w:szCs w:val="20"/>
        </w:rPr>
        <w:t>Kata Kunci: Pemandu; Pedal kereta; Kaki; Tibialis anterior; Elektromyografi</w:t>
      </w:r>
    </w:p>
    <w:p w:rsidR="00AF34FD" w:rsidRDefault="00AF34FD" w:rsidP="00DA17A3">
      <w:pPr>
        <w:pStyle w:val="BodyText"/>
        <w:spacing w:line="240" w:lineRule="auto"/>
        <w:ind w:firstLine="0"/>
        <w:contextualSpacing/>
        <w:jc w:val="center"/>
      </w:pPr>
    </w:p>
    <w:p w:rsidR="0032639E" w:rsidRDefault="0032639E" w:rsidP="00DA17A3">
      <w:pPr>
        <w:pStyle w:val="BodyText"/>
        <w:spacing w:line="240" w:lineRule="auto"/>
        <w:ind w:firstLine="0"/>
        <w:contextualSpacing/>
        <w:jc w:val="center"/>
        <w:rPr>
          <w:sz w:val="16"/>
          <w:szCs w:val="16"/>
        </w:rPr>
        <w:sectPr w:rsidR="0032639E" w:rsidSect="004E3A3D">
          <w:headerReference w:type="even" r:id="rId8"/>
          <w:headerReference w:type="default" r:id="rId9"/>
          <w:footerReference w:type="even" r:id="rId10"/>
          <w:footerReference w:type="default" r:id="rId11"/>
          <w:type w:val="continuous"/>
          <w:pgSz w:w="11906" w:h="16838"/>
          <w:pgMar w:top="1440" w:right="1440" w:bottom="1440" w:left="1440" w:header="708" w:footer="708" w:gutter="0"/>
          <w:cols w:space="708"/>
          <w:docGrid w:linePitch="360"/>
        </w:sectPr>
      </w:pPr>
    </w:p>
    <w:p w:rsidR="00544ABF" w:rsidRDefault="00544ABF" w:rsidP="00DA17A3">
      <w:pPr>
        <w:pStyle w:val="BodyText"/>
        <w:spacing w:line="240" w:lineRule="auto"/>
        <w:ind w:firstLine="0"/>
        <w:contextualSpacing/>
        <w:jc w:val="center"/>
        <w:rPr>
          <w:sz w:val="16"/>
          <w:szCs w:val="16"/>
        </w:rPr>
      </w:pPr>
    </w:p>
    <w:p w:rsidR="00DA17A3" w:rsidRPr="0032639E" w:rsidRDefault="00626EBC" w:rsidP="00DA17A3">
      <w:pPr>
        <w:pStyle w:val="BodyText"/>
        <w:spacing w:line="240" w:lineRule="auto"/>
        <w:ind w:firstLine="0"/>
        <w:contextualSpacing/>
        <w:jc w:val="center"/>
        <w:rPr>
          <w:sz w:val="16"/>
          <w:szCs w:val="16"/>
        </w:rPr>
      </w:pPr>
      <w:r w:rsidRPr="0032639E">
        <w:rPr>
          <w:sz w:val="16"/>
          <w:szCs w:val="16"/>
        </w:rPr>
        <w:t>INTRODUCTION</w:t>
      </w:r>
    </w:p>
    <w:p w:rsidR="00DA17A3" w:rsidRDefault="00DA17A3" w:rsidP="00DA17A3">
      <w:pPr>
        <w:pStyle w:val="BodyText"/>
        <w:spacing w:line="240" w:lineRule="auto"/>
        <w:ind w:firstLine="0"/>
        <w:contextualSpacing/>
        <w:jc w:val="both"/>
      </w:pPr>
    </w:p>
    <w:p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t xml:space="preserve">There are many factors that affect the driver when driving. The interaction between the driver and the </w:t>
      </w:r>
      <w:r w:rsidRPr="00461731">
        <w:rPr>
          <w:rFonts w:eastAsia="Times New Roman"/>
          <w:sz w:val="20"/>
          <w:szCs w:val="20"/>
          <w:lang w:eastAsia="en-US"/>
        </w:rPr>
        <w:lastRenderedPageBreak/>
        <w:t xml:space="preserve">interior components of the car, either for controlling the direction of the car and speed or adjusting the seat position, will influence the driver’s condition. A study conducted by </w:t>
      </w:r>
      <w:r w:rsidRPr="00461731">
        <w:rPr>
          <w:rFonts w:eastAsia="Times New Roman"/>
          <w:sz w:val="20"/>
          <w:szCs w:val="20"/>
          <w:lang w:eastAsia="en-US"/>
        </w:rPr>
        <w:lastRenderedPageBreak/>
        <w:t>Fatollahzadeh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the lower back (Costanzo et al., 1999; Gyi et al. 1998; Hirao et al., 2006; Porter &amp; Gyi, 1995). Hence, the driving position with regards to the driving task, should be given the utmost consideration in improving the car design and driver’s condition.</w:t>
      </w:r>
    </w:p>
    <w:p w:rsidR="00AF34FD" w:rsidRPr="00461731" w:rsidRDefault="00AF34FD" w:rsidP="00AF34FD">
      <w:pPr>
        <w:ind w:firstLine="567"/>
        <w:contextualSpacing/>
        <w:jc w:val="both"/>
        <w:rPr>
          <w:bCs/>
          <w:sz w:val="20"/>
          <w:szCs w:val="20"/>
        </w:rPr>
      </w:pPr>
      <w:r w:rsidRPr="00461731">
        <w:rPr>
          <w:bCs/>
          <w:sz w:val="20"/>
          <w:szCs w:val="20"/>
        </w:rPr>
        <w:lastRenderedPageBreak/>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researcher. Only three studies were carried out on the car pedal. According to Table 1, these three studies related to the car pedal were focused on the road environment and vibration impact on the drivers. </w:t>
      </w:r>
    </w:p>
    <w:p w:rsidR="00AF34FD" w:rsidRPr="00461731" w:rsidRDefault="00AF34FD" w:rsidP="00AF34FD">
      <w:pPr>
        <w:ind w:firstLine="720"/>
        <w:contextualSpacing/>
        <w:jc w:val="both"/>
        <w:rPr>
          <w:bCs/>
          <w:sz w:val="20"/>
          <w:szCs w:val="20"/>
        </w:rPr>
      </w:pPr>
    </w:p>
    <w:p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rsidR="00181530" w:rsidRDefault="00181530" w:rsidP="00AF34FD">
      <w:pPr>
        <w:suppressAutoHyphens/>
        <w:jc w:val="center"/>
        <w:rPr>
          <w:rFonts w:eastAsia="Calibri"/>
          <w:sz w:val="18"/>
          <w:szCs w:val="18"/>
          <w:lang w:val="en-MY" w:eastAsia="en-US"/>
        </w:rPr>
      </w:pPr>
    </w:p>
    <w:p w:rsidR="00AF34FD" w:rsidRPr="00461731" w:rsidRDefault="00AF34FD" w:rsidP="00AF34FD">
      <w:pPr>
        <w:suppressAutoHyphens/>
        <w:jc w:val="center"/>
        <w:rPr>
          <w:rFonts w:eastAsia="Calibri"/>
          <w:sz w:val="18"/>
          <w:szCs w:val="18"/>
          <w:lang w:val="en-MY" w:eastAsia="en-US"/>
        </w:rPr>
      </w:pPr>
      <w:r w:rsidRPr="00461731">
        <w:rPr>
          <w:rFonts w:eastAsia="Calibri"/>
          <w:sz w:val="18"/>
          <w:szCs w:val="18"/>
          <w:lang w:val="en-MY" w:eastAsia="en-US"/>
        </w:rPr>
        <w:t>TABLE 1. Investigation on car-driver interaction</w:t>
      </w:r>
    </w:p>
    <w:p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rsidTr="00D47561">
        <w:trPr>
          <w:trHeight w:val="169"/>
          <w:jc w:val="center"/>
        </w:trPr>
        <w:tc>
          <w:tcPr>
            <w:tcW w:w="61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rsidTr="00D47561">
        <w:trPr>
          <w:trHeight w:val="341"/>
          <w:jc w:val="center"/>
        </w:trPr>
        <w:tc>
          <w:tcPr>
            <w:tcW w:w="614" w:type="dxa"/>
            <w:tcBorders>
              <w:top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7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2"/>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De Waard et al. (2010)</w:t>
            </w:r>
          </w:p>
          <w:p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33"/>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6</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14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Vilimek et al. (2011)</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74"/>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9</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8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460"/>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59"/>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ossey et al. (2014)</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60"/>
          <w:jc w:val="center"/>
        </w:trPr>
        <w:tc>
          <w:tcPr>
            <w:tcW w:w="614" w:type="dxa"/>
            <w:tcBorders>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bl>
    <w:p w:rsidR="00AF34FD" w:rsidRPr="00461731" w:rsidRDefault="00AF34FD" w:rsidP="00AF34FD">
      <w:pPr>
        <w:ind w:left="1440" w:right="54" w:hanging="720"/>
        <w:rPr>
          <w:rFonts w:eastAsia="Calibri"/>
          <w:sz w:val="20"/>
          <w:szCs w:val="20"/>
          <w:lang w:eastAsia="en-US"/>
        </w:rPr>
      </w:pPr>
    </w:p>
    <w:p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ind w:firstLine="567"/>
        <w:jc w:val="both"/>
        <w:rPr>
          <w:bCs/>
          <w:iCs/>
          <w:sz w:val="20"/>
          <w:szCs w:val="20"/>
        </w:rPr>
      </w:pPr>
      <w:r w:rsidRPr="00461731">
        <w:rPr>
          <w:bCs/>
          <w:iCs/>
          <w:sz w:val="20"/>
          <w:szCs w:val="20"/>
        </w:rPr>
        <w:lastRenderedPageBreak/>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pedal and the floor of the car will cause discomfort to the driver while driving. </w:t>
      </w:r>
    </w:p>
    <w:p w:rsidR="00AF34FD" w:rsidRPr="00461731" w:rsidRDefault="00AF34FD" w:rsidP="00AF34FD">
      <w:pPr>
        <w:ind w:firstLine="567"/>
        <w:jc w:val="both"/>
        <w:rPr>
          <w:bCs/>
          <w:iCs/>
          <w:sz w:val="20"/>
          <w:szCs w:val="20"/>
        </w:rPr>
      </w:pPr>
      <w:r w:rsidRPr="00461731">
        <w:rPr>
          <w:bCs/>
          <w:iCs/>
          <w:sz w:val="20"/>
          <w:szCs w:val="20"/>
        </w:rPr>
        <w:t xml:space="preserve">In term of biomechanics, there are two leg positions referring to ankle joint movement; plantar </w:t>
      </w:r>
      <w:r w:rsidRPr="00461731">
        <w:rPr>
          <w:bCs/>
          <w:iCs/>
          <w:sz w:val="20"/>
          <w:szCs w:val="20"/>
        </w:rPr>
        <w:lastRenderedPageBreak/>
        <w:t>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used to measure the Tibialis Anterior (TA) muscle activity based on different pedal actions. Basically, this paper contributes to the literature on the impact of muscle activity in two ways. First, this paper document an important relationship between pedal action and muscle activity value. Second, driver’s position influence the driver’s condition when operating the car pedal. </w:t>
      </w:r>
    </w:p>
    <w:p w:rsidR="00AF34FD" w:rsidRPr="00461731" w:rsidRDefault="00AF34FD" w:rsidP="00AF34FD">
      <w:pPr>
        <w:ind w:firstLine="567"/>
        <w:jc w:val="both"/>
        <w:rPr>
          <w:bCs/>
          <w:iCs/>
          <w:sz w:val="20"/>
          <w:szCs w:val="20"/>
        </w:rPr>
      </w:pPr>
    </w:p>
    <w:p w:rsidR="00181530" w:rsidRDefault="00181530"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METHODOLOGY</w:t>
      </w:r>
    </w:p>
    <w:p w:rsidR="00AF34FD" w:rsidRPr="0032639E" w:rsidRDefault="00AF34FD" w:rsidP="00AF34FD">
      <w:pPr>
        <w:keepNext/>
        <w:spacing w:before="240" w:after="60"/>
        <w:jc w:val="center"/>
        <w:outlineLvl w:val="1"/>
        <w:rPr>
          <w:bCs/>
          <w:iCs/>
          <w:sz w:val="16"/>
          <w:szCs w:val="16"/>
        </w:rPr>
      </w:pPr>
      <w:r w:rsidRPr="0032639E">
        <w:rPr>
          <w:bCs/>
          <w:iCs/>
          <w:sz w:val="16"/>
          <w:szCs w:val="16"/>
        </w:rPr>
        <w:t>Participants</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Universiti Kebangsaan Malaysia (UKM) to take part 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Antonson et al. 2014). </w:t>
      </w:r>
    </w:p>
    <w:p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rsidR="00AF34FD" w:rsidRPr="0032639E" w:rsidRDefault="00AF34FD" w:rsidP="00AF34FD">
      <w:pPr>
        <w:keepNext/>
        <w:spacing w:before="240" w:after="60"/>
        <w:jc w:val="center"/>
        <w:outlineLvl w:val="1"/>
        <w:rPr>
          <w:bCs/>
          <w:iCs/>
          <w:sz w:val="16"/>
          <w:szCs w:val="16"/>
        </w:rPr>
      </w:pPr>
      <w:r w:rsidRPr="0032639E">
        <w:rPr>
          <w:bCs/>
          <w:iCs/>
          <w:sz w:val="16"/>
          <w:szCs w:val="16"/>
        </w:rPr>
        <w:t>Experiment Design and Procedure</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rsidR="00AF34FD" w:rsidRPr="00461731" w:rsidRDefault="00AF34FD" w:rsidP="00AF34FD">
      <w:pPr>
        <w:rPr>
          <w:rFonts w:eastAsia="Times New Roman"/>
          <w:sz w:val="20"/>
          <w:szCs w:val="20"/>
          <w:lang w:eastAsia="en-US"/>
        </w:rPr>
      </w:pPr>
    </w:p>
    <w:p w:rsidR="00AF34FD" w:rsidRPr="00461731" w:rsidRDefault="00AF34FD" w:rsidP="00AF34FD">
      <w:pPr>
        <w:jc w:val="center"/>
        <w:rPr>
          <w:bCs/>
          <w:sz w:val="20"/>
          <w:szCs w:val="20"/>
        </w:rPr>
      </w:pPr>
      <w:r w:rsidRPr="00461731">
        <w:rPr>
          <w:noProof/>
          <w:sz w:val="20"/>
          <w:szCs w:val="20"/>
          <w:lang w:val="en-MY" w:eastAsia="en-MY"/>
        </w:rPr>
        <w:drawing>
          <wp:inline distT="0" distB="0" distL="0" distR="0" wp14:anchorId="7F386C3D" wp14:editId="329D6F33">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rsidR="00AF34FD" w:rsidRPr="00461731" w:rsidRDefault="00AF34FD" w:rsidP="00AF34FD">
      <w:pPr>
        <w:spacing w:line="480" w:lineRule="auto"/>
        <w:jc w:val="center"/>
        <w:rPr>
          <w:bCs/>
          <w:iCs/>
          <w:sz w:val="14"/>
          <w:szCs w:val="14"/>
        </w:rPr>
      </w:pPr>
    </w:p>
    <w:p w:rsidR="00AF34FD" w:rsidRPr="00461731" w:rsidRDefault="00AF34FD" w:rsidP="00AF34FD">
      <w:pPr>
        <w:spacing w:line="480" w:lineRule="auto"/>
        <w:jc w:val="center"/>
        <w:rPr>
          <w:bCs/>
          <w:iCs/>
          <w:sz w:val="18"/>
          <w:szCs w:val="18"/>
        </w:rPr>
      </w:pPr>
      <w:r w:rsidRPr="00461731">
        <w:rPr>
          <w:bCs/>
          <w:iCs/>
          <w:sz w:val="18"/>
          <w:szCs w:val="18"/>
        </w:rPr>
        <w:t>FIGURE 1. Participant’s posture</w:t>
      </w: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Experiment Equipment</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SEMG measurement was used in this study to investigate the muscle activity according to the different actions while operating the car pedal. A Trigno™ Personal Monitor with Parallel-Bar Sensors from Delsys Incorporation was used to collect these analog data of muscle activity with sample rate up to 1000Hz interfaced with 5-channel signal amplifier. Figure 2 illustrates the Trigno™ Personal Monitor with Parallel-Bar Sensors.</w:t>
      </w:r>
    </w:p>
    <w:p w:rsidR="00AF34FD" w:rsidRPr="00461731" w:rsidRDefault="00AF34FD" w:rsidP="00AF34FD">
      <w:pPr>
        <w:jc w:val="both"/>
        <w:rPr>
          <w:rFonts w:eastAsia="Times New Roman"/>
          <w:sz w:val="20"/>
          <w:szCs w:val="20"/>
          <w:lang w:eastAsia="en-US"/>
        </w:rPr>
      </w:pPr>
    </w:p>
    <w:p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val="en-MY" w:eastAsia="en-MY"/>
        </w:rPr>
        <w:drawing>
          <wp:inline distT="0" distB="0" distL="0" distR="0" wp14:anchorId="5CBFC7ED" wp14:editId="4465A51E">
            <wp:extent cx="1924685" cy="1477645"/>
            <wp:effectExtent l="19050" t="19050" r="18415" b="2730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solidFill>
                        <a:srgbClr val="000000"/>
                      </a:solidFill>
                      <a:miter lim="800000"/>
                      <a:headEnd/>
                      <a:tailEnd/>
                    </a:ln>
                    <a:effectLst/>
                  </pic:spPr>
                </pic:pic>
              </a:graphicData>
            </a:graphic>
          </wp:inline>
        </w:drawing>
      </w:r>
    </w:p>
    <w:p w:rsidR="00AF34FD" w:rsidRPr="00461731" w:rsidRDefault="00AF34FD" w:rsidP="00AF34FD">
      <w:pPr>
        <w:spacing w:line="480" w:lineRule="auto"/>
        <w:jc w:val="center"/>
        <w:rPr>
          <w:rFonts w:eastAsia="Times New Roman"/>
          <w:sz w:val="18"/>
          <w:szCs w:val="18"/>
          <w:lang w:val="en-MY" w:eastAsia="en-US"/>
        </w:rPr>
      </w:pPr>
      <w:r w:rsidRPr="00461731">
        <w:rPr>
          <w:rFonts w:eastAsia="Times New Roman"/>
          <w:sz w:val="18"/>
          <w:szCs w:val="18"/>
          <w:lang w:val="en-MY" w:eastAsia="en-US"/>
        </w:rPr>
        <w:t xml:space="preserve">FIGURE 2. A Trigno™ Personal Monitor </w:t>
      </w:r>
    </w:p>
    <w:p w:rsidR="00AF34FD" w:rsidRPr="00461731" w:rsidRDefault="00AF34FD" w:rsidP="00AF34FD">
      <w:pPr>
        <w:ind w:firstLine="567"/>
        <w:jc w:val="both"/>
        <w:rPr>
          <w:sz w:val="20"/>
          <w:szCs w:val="20"/>
        </w:rPr>
      </w:pPr>
      <w:r w:rsidRPr="00461731">
        <w:rPr>
          <w:sz w:val="20"/>
          <w:szCs w:val="20"/>
        </w:rPr>
        <w:t>The surface myo-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rsidR="00AF34FD" w:rsidRPr="00461731" w:rsidRDefault="00AF34FD" w:rsidP="00AF34FD">
      <w:pPr>
        <w:ind w:firstLine="720"/>
        <w:jc w:val="both"/>
        <w:rPr>
          <w:sz w:val="20"/>
          <w:szCs w:val="20"/>
        </w:rPr>
      </w:pPr>
    </w:p>
    <w:p w:rsidR="00544ABF" w:rsidRDefault="00544ABF" w:rsidP="00AF34FD">
      <w:pPr>
        <w:jc w:val="center"/>
        <w:rPr>
          <w:sz w:val="16"/>
          <w:szCs w:val="16"/>
        </w:rPr>
      </w:pPr>
    </w:p>
    <w:p w:rsidR="00AF34FD" w:rsidRPr="0032639E" w:rsidRDefault="00AF34FD" w:rsidP="00AF34FD">
      <w:pPr>
        <w:jc w:val="center"/>
        <w:rPr>
          <w:sz w:val="16"/>
          <w:szCs w:val="16"/>
        </w:rPr>
      </w:pPr>
      <w:r w:rsidRPr="0032639E">
        <w:rPr>
          <w:sz w:val="16"/>
          <w:szCs w:val="16"/>
        </w:rPr>
        <w:t>SEMG Data Collection Preparation</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impedance and avoid noises on the SEMG readings.  Proper skin preparation was required to improve the electrode-skin contact. All subjects shaved at the selected muscle belly, cleaning with alcohol, rubbing with gel and abrasion with an abrasive cream such as NuPrep (Florimond, 2009).  The SEMG electrodes were pasted directly on the selected muscles belly after careful palpation and parallel to its muscle fibers. The procedure of electrodes placement such as body posture, location of electrodes, orientation, clinical test and task for 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w:t>
      </w:r>
      <w:r w:rsidRPr="00461731">
        <w:rPr>
          <w:rFonts w:eastAsia="Times New Roman"/>
          <w:sz w:val="20"/>
          <w:szCs w:val="20"/>
          <w:lang w:eastAsia="en-US"/>
        </w:rPr>
        <w:lastRenderedPageBreak/>
        <w:t xml:space="preserve">placed properly on the muscle and connected to the equipment so that a reliable SEMG signal can be </w:t>
      </w:r>
      <w:r w:rsidRPr="00461731">
        <w:rPr>
          <w:rFonts w:eastAsia="Times New Roman"/>
          <w:sz w:val="20"/>
          <w:szCs w:val="20"/>
          <w:lang w:eastAsia="en-US"/>
        </w:rPr>
        <w:lastRenderedPageBreak/>
        <w:t>recorded.</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rsidTr="00D47561">
        <w:tc>
          <w:tcPr>
            <w:tcW w:w="8323" w:type="dxa"/>
            <w:shd w:val="clear" w:color="auto" w:fill="auto"/>
          </w:tcPr>
          <w:p w:rsidR="00AF34FD" w:rsidRPr="00461731" w:rsidRDefault="00AF34FD" w:rsidP="00D47561">
            <w:pPr>
              <w:suppressAutoHyphens/>
              <w:jc w:val="center"/>
              <w:rPr>
                <w:rFonts w:eastAsia="Calibri" w:cs="Calibri"/>
                <w:sz w:val="18"/>
                <w:szCs w:val="18"/>
                <w:lang w:val="en-MY" w:eastAsia="en-US"/>
              </w:rPr>
            </w:pPr>
          </w:p>
        </w:tc>
      </w:tr>
    </w:tbl>
    <w:p w:rsidR="00AF34FD" w:rsidRPr="00461731" w:rsidRDefault="00AF34FD" w:rsidP="00AF34FD">
      <w:pPr>
        <w:suppressAutoHyphens/>
        <w:jc w:val="center"/>
        <w:rPr>
          <w:rFonts w:eastAsia="Calibri" w:cs="Calibri"/>
          <w:sz w:val="18"/>
          <w:szCs w:val="18"/>
          <w:lang w:val="en-MY" w:eastAsia="en-US"/>
        </w:rPr>
      </w:pPr>
      <w:r w:rsidRPr="00461731">
        <w:rPr>
          <w:rFonts w:eastAsia="Calibri" w:cs="Calibri"/>
          <w:sz w:val="18"/>
          <w:szCs w:val="18"/>
          <w:lang w:val="en-MY" w:eastAsia="en-US"/>
        </w:rPr>
        <w:t>TABLE 2.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val="en-MY" w:eastAsia="en-MY"/>
              </w:rPr>
              <mc:AlternateContent>
                <mc:Choice Requires="wps">
                  <w:drawing>
                    <wp:anchor distT="0" distB="0" distL="114300" distR="114300" simplePos="0" relativeHeight="251659264" behindDoc="0" locked="0" layoutInCell="1" allowOverlap="1" wp14:anchorId="0A7C3775" wp14:editId="5A6848E3">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C85253"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val="en-MY" w:eastAsia="en-MY"/>
              </w:rPr>
              <mc:AlternateContent>
                <mc:Choice Requires="wps">
                  <w:drawing>
                    <wp:anchor distT="0" distB="0" distL="114300" distR="114300" simplePos="0" relativeHeight="251657216" behindDoc="0" locked="0" layoutInCell="1" allowOverlap="1" wp14:anchorId="6DC10DF2" wp14:editId="2240E2D2">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8307E5F"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val="en-MY" w:eastAsia="en-MY"/>
              </w:rPr>
              <w:drawing>
                <wp:inline distT="0" distB="0" distL="0" distR="0" wp14:anchorId="2E4A46F7" wp14:editId="72913FCE">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rsidR="00AF34FD" w:rsidRPr="00461731" w:rsidRDefault="00AF34FD" w:rsidP="00AF34FD">
      <w:pPr>
        <w:jc w:val="both"/>
        <w:rPr>
          <w:sz w:val="20"/>
          <w:szCs w:val="20"/>
        </w:rPr>
      </w:pPr>
    </w:p>
    <w:p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 xml:space="preserve">In this study, three main actions of the accelerator pedal (half press=HP, release=R and full press=FP) were recorded as shown in Figure 3. Roughly, five seconds is taken for each pedal </w:t>
      </w:r>
      <w:r w:rsidRPr="00461731">
        <w:rPr>
          <w:rFonts w:eastAsia="Times New Roman"/>
          <w:sz w:val="20"/>
          <w:szCs w:val="20"/>
          <w:lang w:eastAsia="en-US"/>
        </w:rPr>
        <w:lastRenderedPageBreak/>
        <w:t>action. This study is conducted to investigate the reaction of the leg muscle while performing the HP, R and FP.</w:t>
      </w:r>
    </w:p>
    <w:p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tabs>
          <w:tab w:val="right" w:pos="8640"/>
        </w:tabs>
        <w:ind w:firstLine="720"/>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4949A604" wp14:editId="2972BBC0">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AF34FD" w:rsidRPr="00461731" w:rsidRDefault="00AF34FD" w:rsidP="00AF34FD">
      <w:pPr>
        <w:tabs>
          <w:tab w:val="right" w:pos="8640"/>
        </w:tabs>
        <w:ind w:firstLine="720"/>
        <w:jc w:val="center"/>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18"/>
          <w:szCs w:val="18"/>
          <w:lang w:eastAsia="en-US"/>
        </w:rPr>
      </w:pPr>
      <w:r w:rsidRPr="00461731">
        <w:rPr>
          <w:rFonts w:eastAsia="Times New Roman"/>
          <w:sz w:val="18"/>
          <w:szCs w:val="18"/>
          <w:lang w:eastAsia="en-US"/>
        </w:rPr>
        <w:t>FIGURE 3. Main actions in accelerator pedal</w:t>
      </w:r>
    </w:p>
    <w:p w:rsidR="00AF34FD" w:rsidRPr="00461731" w:rsidRDefault="00AF34FD" w:rsidP="00AF34FD">
      <w:pPr>
        <w:jc w:val="center"/>
        <w:rPr>
          <w:sz w:val="18"/>
          <w:szCs w:val="18"/>
        </w:rPr>
      </w:pPr>
    </w:p>
    <w:p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jc w:val="center"/>
        <w:rPr>
          <w:sz w:val="16"/>
          <w:szCs w:val="16"/>
        </w:rPr>
      </w:pPr>
      <w:r w:rsidRPr="0032639E">
        <w:rPr>
          <w:sz w:val="16"/>
          <w:szCs w:val="16"/>
        </w:rPr>
        <w:lastRenderedPageBreak/>
        <w:t>SEMG Data Analysis</w:t>
      </w:r>
    </w:p>
    <w:p w:rsidR="00AF34FD" w:rsidRPr="0032639E" w:rsidRDefault="00AF34FD" w:rsidP="00AF34FD">
      <w:pPr>
        <w:rPr>
          <w:rFonts w:eastAsia="Times New Roman"/>
          <w:sz w:val="16"/>
          <w:szCs w:val="16"/>
          <w:lang w:eastAsia="en-US"/>
        </w:rPr>
      </w:pPr>
    </w:p>
    <w:p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Delsys software. However, Matlab and Microsoft Excel software are two main operators in processing and analysing EMG data in this study. Before starting the experiment, the signal from the selected muscle should be tested to determine whether the muscle is working properly according to the driving activity.  The muscle signal is displayed in the Delsys EMGworks Acquisition software. If the muscle </w:t>
      </w:r>
      <w:r w:rsidRPr="00461731">
        <w:rPr>
          <w:sz w:val="20"/>
          <w:szCs w:val="20"/>
        </w:rPr>
        <w:lastRenderedPageBreak/>
        <w:t xml:space="preserve">works as predicted, then, the experiment can be started. All raw data from the Delsys software are in the form ASCII file. These file need to be transferred to the Matlab software for further analysis as shown in Figure 4. All raw data need to be filtered by using three different frequencies, high pass, notch and low pass. Then, Root Mean Square (RMS) value will be produced based on percentage of Maximal Voluntary Contraction (%MVIC). All data should be epoched before comparison based on the %MVIC can be made. </w:t>
      </w:r>
    </w:p>
    <w:p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rsidR="00AF34FD" w:rsidRDefault="00AF34FD" w:rsidP="00AF34FD">
      <w:pPr>
        <w:tabs>
          <w:tab w:val="right" w:pos="8640"/>
        </w:tabs>
        <w:spacing w:line="480" w:lineRule="auto"/>
        <w:ind w:firstLine="720"/>
        <w:jc w:val="center"/>
        <w:rPr>
          <w:rFonts w:eastAsia="Times New Roman"/>
          <w:noProof/>
          <w:lang w:val="en-MY" w:eastAsia="en-MY"/>
        </w:rPr>
      </w:pPr>
    </w:p>
    <w:p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val="en-MY" w:eastAsia="en-MY"/>
        </w:rPr>
        <w:lastRenderedPageBreak/>
        <w:drawing>
          <wp:inline distT="0" distB="0" distL="0" distR="0" wp14:anchorId="7F4E1B45" wp14:editId="727911F6">
            <wp:extent cx="4010660" cy="2870200"/>
            <wp:effectExtent l="0" t="0" r="889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10660" cy="2870200"/>
                    </a:xfrm>
                    <a:prstGeom prst="rect">
                      <a:avLst/>
                    </a:prstGeom>
                    <a:noFill/>
                  </pic:spPr>
                </pic:pic>
              </a:graphicData>
            </a:graphic>
          </wp:inline>
        </w:drawing>
      </w:r>
    </w:p>
    <w:p w:rsidR="00AF34FD" w:rsidRPr="00461731" w:rsidRDefault="00AF34FD" w:rsidP="00AF34FD">
      <w:pPr>
        <w:suppressAutoHyphens/>
        <w:jc w:val="center"/>
        <w:rPr>
          <w:rFonts w:eastAsia="Calibri" w:cs="Calibri"/>
          <w:color w:val="00000A"/>
          <w:sz w:val="18"/>
          <w:szCs w:val="18"/>
          <w:lang w:val="en-MY" w:eastAsia="en-US"/>
        </w:rPr>
      </w:pPr>
      <w:r w:rsidRPr="00461731">
        <w:rPr>
          <w:rFonts w:eastAsia="Calibri" w:cs="Calibri"/>
          <w:sz w:val="18"/>
          <w:szCs w:val="18"/>
          <w:lang w:val="en-MY" w:eastAsia="en-US"/>
        </w:rPr>
        <w:t>FIGURE 4.</w:t>
      </w:r>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rsidR="0032639E" w:rsidRDefault="0032639E" w:rsidP="00AF34FD">
      <w:pPr>
        <w:tabs>
          <w:tab w:val="right" w:pos="8640"/>
        </w:tabs>
        <w:ind w:firstLine="567"/>
        <w:jc w:val="both"/>
        <w:rPr>
          <w:rFonts w:eastAsia="Times New Roman"/>
          <w:sz w:val="20"/>
          <w:szCs w:val="20"/>
          <w:lang w:eastAsia="en-US"/>
        </w:rPr>
      </w:pPr>
    </w:p>
    <w:p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μV), it means the muscle is in the rest form (Florimond 2009). Basically, the Amplitude Analysis was performed at time domain and the amplitude unit is in μV. Amplitude analysis was conducted at the stipulated epoch. The RMS equation in discrete time is defined in Equation (1), where N is the number of data and n is the SEMG data.</w:t>
      </w:r>
    </w:p>
    <w:p w:rsidR="00AF34FD" w:rsidRPr="00461731" w:rsidRDefault="00AF34FD" w:rsidP="00AF34FD">
      <w:pPr>
        <w:ind w:firstLine="720"/>
        <w:jc w:val="both"/>
        <w:rPr>
          <w:sz w:val="20"/>
          <w:szCs w:val="20"/>
        </w:rPr>
      </w:pPr>
      <w:r w:rsidRPr="00461731">
        <w:rPr>
          <w:sz w:val="20"/>
          <w:szCs w:val="20"/>
        </w:rPr>
        <w:lastRenderedPageBreak/>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rsidR="00AF34FD" w:rsidRPr="00461731" w:rsidRDefault="00AF34FD" w:rsidP="00AF34FD">
      <w:pPr>
        <w:tabs>
          <w:tab w:val="right" w:pos="8640"/>
        </w:tabs>
        <w:contextualSpacing/>
        <w:jc w:val="center"/>
        <w:rPr>
          <w:rFonts w:eastAsia="Times New Roman"/>
          <w:lang w:eastAsia="en-US"/>
        </w:rPr>
      </w:pPr>
    </w:p>
    <w:p w:rsidR="00544ABF" w:rsidRDefault="00544ABF"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RESULTS</w:t>
      </w:r>
      <w:r w:rsidR="00943793" w:rsidRPr="0032639E">
        <w:rPr>
          <w:rFonts w:eastAsia="Times New Roman"/>
          <w:sz w:val="16"/>
          <w:szCs w:val="16"/>
          <w:lang w:eastAsia="en-US"/>
        </w:rPr>
        <w:t xml:space="preserve"> AND DISCUSSION</w:t>
      </w:r>
    </w:p>
    <w:p w:rsidR="00AF34FD" w:rsidRPr="0032639E" w:rsidRDefault="00AF34FD" w:rsidP="00AF34FD">
      <w:pPr>
        <w:keepNext/>
        <w:spacing w:before="240" w:after="60"/>
        <w:jc w:val="center"/>
        <w:outlineLvl w:val="1"/>
        <w:rPr>
          <w:bCs/>
          <w:iCs/>
          <w:sz w:val="16"/>
          <w:szCs w:val="16"/>
        </w:rPr>
      </w:pPr>
      <w:r w:rsidRPr="0032639E">
        <w:rPr>
          <w:bCs/>
          <w:iCs/>
          <w:sz w:val="16"/>
          <w:szCs w:val="16"/>
        </w:rPr>
        <w:t>Temporal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lang w:eastAsia="en-US"/>
        </w:rPr>
      </w:pPr>
    </w:p>
    <w:p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2D2F6B10" wp14:editId="0F2B08A0">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1">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5. Temporal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Amplitude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6 show the Amplitude Analysis for TA based on RMS value. As stated in the previous paragraph, the TA shows different pattern when </w:t>
      </w:r>
      <w:r w:rsidRPr="00461731">
        <w:rPr>
          <w:rFonts w:eastAsia="Times New Roman"/>
          <w:sz w:val="20"/>
          <w:szCs w:val="20"/>
          <w:lang w:eastAsia="en-US"/>
        </w:rPr>
        <w:lastRenderedPageBreak/>
        <w:t xml:space="preserve">pressing and releasing the pedal. In addition, there are some significant differences between each position. Further analysis using statistical analysis method is described after this section. The mean RMS value for R action is higher than the HP and FP actions. For HP action, the mean RMS values </w:t>
      </w:r>
      <w:r w:rsidRPr="00461731">
        <w:rPr>
          <w:rFonts w:eastAsia="Times New Roman"/>
          <w:sz w:val="20"/>
          <w:szCs w:val="20"/>
          <w:lang w:eastAsia="en-US"/>
        </w:rPr>
        <w:lastRenderedPageBreak/>
        <w:t xml:space="preserve">for pre-post activity for position A are 4.58 (15%) and 5.18 µV (15%) respectively. For R action, the mean RMS values is 10.09 µV at %MVIC 30%. </w:t>
      </w:r>
      <w:r w:rsidRPr="00461731">
        <w:rPr>
          <w:rFonts w:eastAsia="Times New Roman"/>
          <w:sz w:val="20"/>
          <w:szCs w:val="20"/>
          <w:lang w:eastAsia="en-US"/>
        </w:rPr>
        <w:lastRenderedPageBreak/>
        <w:t xml:space="preserve">Meanwhile, for FP and HP action, the value is 6.37 µV at 20% and 4.58 µV at 15%, respectively. </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sz w:val="20"/>
          <w:szCs w:val="20"/>
          <w:lang w:eastAsia="en-US"/>
        </w:rPr>
      </w:pPr>
    </w:p>
    <w:p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val="en-MY" w:eastAsia="en-MY"/>
        </w:rPr>
        <w:drawing>
          <wp:inline distT="0" distB="0" distL="0" distR="0" wp14:anchorId="00F6A45E" wp14:editId="110C4D25">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rsidR="00AF34FD" w:rsidRPr="00461731" w:rsidRDefault="00AF34FD" w:rsidP="00AF34FD">
      <w:pPr>
        <w:jc w:val="both"/>
        <w:rPr>
          <w:bCs/>
          <w:iCs/>
        </w:rPr>
      </w:pPr>
    </w:p>
    <w:p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6. Amplitude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Thorough Analysis on Accelerator Pedal Operation</w:t>
      </w:r>
    </w:p>
    <w:p w:rsidR="00AF34FD" w:rsidRPr="00461731" w:rsidRDefault="00AF34FD" w:rsidP="00AF34FD"/>
    <w:p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 detailed analysis was carried out to identify the association between each variables using statistical analysis. In this section, the difference between action (HP, R and FP) is analysed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Florimond (2009), the muscle is in the rest condition when its amplitude is between +/- 5 µV. If more than +/- 5 µV, it is then activated.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CONCLUSION</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Leg placement while operating the car pedal is expected to engage with lower leg muscle activity. The finding from this study was supported with the principle of muscle loading to joint movement </w:t>
      </w:r>
      <w:r w:rsidRPr="00181530">
        <w:rPr>
          <w:rFonts w:ascii="Times New Roman" w:eastAsia="Times New Roman" w:hAnsi="Times New Roman" w:cs="Times New Roman"/>
          <w:noProof w:val="0"/>
          <w:kern w:val="0"/>
          <w:sz w:val="20"/>
          <w:lang w:eastAsia="en-US"/>
        </w:rPr>
        <w:lastRenderedPageBreak/>
        <w:t xml:space="preserve">while 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influence the driver’s state when operating the car pedal.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741591" w:rsidRDefault="00181530" w:rsidP="00741591">
      <w:pPr>
        <w:pStyle w:val="EndNoteBibliography"/>
        <w:ind w:left="567" w:hanging="567"/>
        <w:jc w:val="center"/>
        <w:rPr>
          <w:rFonts w:ascii="Times New Roman" w:eastAsia="Times New Roman" w:hAnsi="Times New Roman" w:cs="Times New Roman"/>
          <w:noProof w:val="0"/>
          <w:kern w:val="0"/>
          <w:sz w:val="16"/>
          <w:szCs w:val="16"/>
          <w:lang w:eastAsia="en-US"/>
        </w:rPr>
      </w:pPr>
      <w:r w:rsidRPr="00741591">
        <w:rPr>
          <w:rFonts w:ascii="Times New Roman" w:eastAsia="Times New Roman" w:hAnsi="Times New Roman" w:cs="Times New Roman"/>
          <w:noProof w:val="0"/>
          <w:kern w:val="0"/>
          <w:sz w:val="16"/>
          <w:szCs w:val="16"/>
          <w:lang w:eastAsia="en-US"/>
        </w:rPr>
        <w:t>ACKNOWLEDGEMENT</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The authors would like to thank Universiti Kebangsaan Malaysia for their financial support under the grant GUP-2017-094.</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REFERENCES</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dler, S. 2007. The relation between long-term seating comfort and driver movement. Dipl.-Sportwiss, Friedrich-Schiller-Universitat Jena.</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ntonson, H., Ahlström, C., Mårdh, S., Blomqvist, G., &amp; Wiklund, M. 2014.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 xml:space="preserve">Accident Analysis and </w:t>
      </w:r>
      <w:r w:rsidRPr="00B6391A">
        <w:rPr>
          <w:rFonts w:ascii="Times New Roman" w:eastAsia="Times New Roman" w:hAnsi="Times New Roman" w:cs="Times New Roman"/>
          <w:i/>
          <w:noProof w:val="0"/>
          <w:kern w:val="0"/>
          <w:sz w:val="20"/>
          <w:lang w:eastAsia="en-US"/>
        </w:rPr>
        <w:lastRenderedPageBreak/>
        <w:t>Prevention</w:t>
      </w:r>
      <w:r w:rsidRPr="00181530">
        <w:rPr>
          <w:rFonts w:ascii="Times New Roman" w:eastAsia="Times New Roman" w:hAnsi="Times New Roman" w:cs="Times New Roman"/>
          <w:noProof w:val="0"/>
          <w:kern w:val="0"/>
          <w:sz w:val="20"/>
          <w:lang w:eastAsia="en-US"/>
        </w:rPr>
        <w:t>, 62: 168-17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uberlet, J.-M., Rosey, F., Anceaux, F., Aubin, S., Briand, P., Pacaux, M.-P., &amp; Plainchault, P. 2012. The impact of perceptual treatments on driver’s behavior: from driving simulator studies to field tests--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5: 91-9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Bougard, C., Moussay, S., &amp; Davenne, D. 2008.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Costanzo, A., Graziani, G. &amp; Orsi, G. 1999. Driving ergonomy: New methodology for the assessment of stresses on upper limbs.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3(2): 1-1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e Waard, D., Van den Bold, T.G. &amp; Lewis-Evans, B. 2010. Driver hand position on the steering wheel while merging into motorway traffic. </w:t>
      </w:r>
      <w:r w:rsidRPr="00B6391A">
        <w:rPr>
          <w:rFonts w:ascii="Times New Roman" w:eastAsia="Times New Roman" w:hAnsi="Times New Roman" w:cs="Times New Roman"/>
          <w:i/>
          <w:noProof w:val="0"/>
          <w:kern w:val="0"/>
          <w:sz w:val="20"/>
          <w:lang w:eastAsia="en-US"/>
        </w:rPr>
        <w:t>Transportation Research Part F: Traffic Psychology and Behaviour</w:t>
      </w:r>
      <w:r w:rsidRPr="00181530">
        <w:rPr>
          <w:rFonts w:ascii="Times New Roman" w:eastAsia="Times New Roman" w:hAnsi="Times New Roman" w:cs="Times New Roman"/>
          <w:noProof w:val="0"/>
          <w:kern w:val="0"/>
          <w:sz w:val="20"/>
          <w:lang w:eastAsia="en-US"/>
        </w:rPr>
        <w:t xml:space="preserve">, 13(2): 129-140.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öring, T., Kern, D., Marshall, P., Pfeiffer, M., Schöning, J., Gruhn, V., &amp; Schmidt, A. 2011.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Pr="00181530">
        <w:rPr>
          <w:rFonts w:ascii="Times New Roman" w:eastAsia="Times New Roman" w:hAnsi="Times New Roman" w:cs="Times New Roman"/>
          <w:noProof w:val="0"/>
          <w:kern w:val="0"/>
          <w:sz w:val="20"/>
          <w:lang w:eastAsia="en-US"/>
        </w:rPr>
        <w:t>, 483-492.</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Fatollahzadeh, K., 2006. A laboratory vehicle mock-up research work on truck driver’s selected seat position and posture: A mathematical model approach with respect to anthropometry, body landmark locations and discomfort, Doctoral Thesis, Royal Institute of Technolog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lorimond, V. 2009.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Fouladi, M. H., Inayatullah, O., &amp; Ariffin, A. K. 2011.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6(3): 339-356.</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Gyi, D.E., Porter, J.M. &amp; Robertson, N.K., 1998. Seat pressure measurement technologies: considerations for their evaluation.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29(2): 85-9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Hirao, K., Kitazaki, S. &amp; Yamazaki, N. 2006. Development of new driving posture focused on biomechanical loads. </w:t>
      </w:r>
      <w:r w:rsidRPr="00D22610">
        <w:rPr>
          <w:rFonts w:ascii="Times New Roman" w:eastAsia="Times New Roman" w:hAnsi="Times New Roman" w:cs="Times New Roman"/>
          <w:i/>
          <w:noProof w:val="0"/>
          <w:kern w:val="0"/>
          <w:sz w:val="20"/>
          <w:lang w:eastAsia="en-US"/>
        </w:rPr>
        <w:t>SAE International Journal</w:t>
      </w:r>
      <w:r w:rsidRPr="00181530">
        <w:rPr>
          <w:rFonts w:ascii="Times New Roman" w:eastAsia="Times New Roman" w:hAnsi="Times New Roman" w:cs="Times New Roman"/>
          <w:noProof w:val="0"/>
          <w:kern w:val="0"/>
          <w:sz w:val="20"/>
          <w:lang w:eastAsia="en-US"/>
        </w:rPr>
        <w:t>, 100: 5-10.</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The influence of car-seat design on its character experience.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eene, D. 2010. Guide for assessing ankle range of </w:t>
      </w:r>
      <w:r w:rsidRPr="00181530">
        <w:rPr>
          <w:rFonts w:ascii="Times New Roman" w:eastAsia="Times New Roman" w:hAnsi="Times New Roman" w:cs="Times New Roman"/>
          <w:noProof w:val="0"/>
          <w:kern w:val="0"/>
          <w:sz w:val="20"/>
          <w:lang w:eastAsia="en-US"/>
        </w:rPr>
        <w:lastRenderedPageBreak/>
        <w:t>movement for the AIM trial. Oxford, UK: Ankle Injury Management (AIM).</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Kyung, G. 2008. An integrated human factors approach to design and evaluation of the driver workspace and interface: driver perception, behaviour, and objective measures.</w:t>
      </w:r>
      <w:r w:rsidR="0030048A">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PhD Thesis, Virginia Polytechnic Institute and State Universit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aël, A., Etienne, P., &amp; Vincent, R. 2013. Multimodal approach to automobile driving comfort: The inﬂuence of visual setting on assessments of vibro-accoustic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74(12): 1378-138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Mansfield, N. J., Sammonds, G., Darwazeh, N., Massoud, S., Mocio, A., Patel, T., &amp; Sehdev, A. 2017. Movement analysis to indicate discomfort in vehicle seats.</w:t>
      </w:r>
      <w:r w:rsidRPr="00D22610">
        <w:rPr>
          <w:rFonts w:ascii="Times New Roman" w:eastAsia="Times New Roman" w:hAnsi="Times New Roman" w:cs="Times New Roman"/>
          <w:i/>
          <w:noProof w:val="0"/>
          <w:kern w:val="0"/>
          <w:sz w:val="20"/>
          <w:lang w:eastAsia="en-US"/>
        </w:rPr>
        <w:t>1st International Comfort Congress</w:t>
      </w:r>
      <w:r w:rsidRPr="00181530">
        <w:rPr>
          <w:rFonts w:ascii="Times New Roman" w:eastAsia="Times New Roman" w:hAnsi="Times New Roman" w:cs="Times New Roman"/>
          <w:noProof w:val="0"/>
          <w:kern w:val="0"/>
          <w:sz w:val="20"/>
          <w:lang w:eastAsia="en-US"/>
        </w:rPr>
        <w:t>, Salerno, 7-8 June 201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ossey, M. E., Xi, Y., McConomy, S.K., Brooks, J.O., Rosopa, P.J., &amp; Venhovens, P.J. 2014. Evaluation of four steering wheels to determine driver hand placement in a static environment.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 </w:t>
      </w:r>
    </w:p>
    <w:p w:rsidR="00181530" w:rsidRPr="00D22610" w:rsidRDefault="00181530" w:rsidP="00D22610">
      <w:pPr>
        <w:ind w:left="567" w:hanging="567"/>
        <w:jc w:val="both"/>
        <w:rPr>
          <w:sz w:val="20"/>
          <w:szCs w:val="20"/>
        </w:rPr>
      </w:pPr>
      <w:r w:rsidRPr="00D22610">
        <w:rPr>
          <w:sz w:val="20"/>
          <w:szCs w:val="20"/>
        </w:rPr>
        <w:t xml:space="preserve">Porter, J.M. &amp; Gyi, D.E. 1995. Low back trouble and driving. </w:t>
      </w:r>
      <w:r w:rsidRPr="00D22610">
        <w:rPr>
          <w:i/>
          <w:sz w:val="20"/>
          <w:szCs w:val="20"/>
        </w:rPr>
        <w:t>Proceedings of the 2nd International Scientific Conference on Prevention of Work-related Musculoskeletal Disorders (PREMUS'95),</w:t>
      </w:r>
      <w:r w:rsidR="00D22610">
        <w:rPr>
          <w:sz w:val="20"/>
          <w:szCs w:val="20"/>
        </w:rPr>
        <w:t xml:space="preserve"> </w:t>
      </w:r>
      <w:r w:rsidR="00D22610" w:rsidRPr="00D22610">
        <w:rPr>
          <w:sz w:val="20"/>
          <w:szCs w:val="20"/>
        </w:rPr>
        <w:t>M</w:t>
      </w:r>
      <w:r w:rsidRPr="00D22610">
        <w:rPr>
          <w:sz w:val="20"/>
          <w:szCs w:val="20"/>
        </w:rPr>
        <w:t>ontreal, Canada,</w:t>
      </w:r>
      <w:r w:rsidR="00D22610" w:rsidRPr="00D22610">
        <w:rPr>
          <w:sz w:val="20"/>
          <w:szCs w:val="20"/>
        </w:rPr>
        <w:t xml:space="preserve"> </w:t>
      </w:r>
      <w:r w:rsidRPr="00D22610">
        <w:rPr>
          <w:sz w:val="20"/>
          <w:szCs w:val="20"/>
        </w:rPr>
        <w:t xml:space="preserve">September 1995, 117-119.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Rudin-Brown, C. M., Edquist, J., &amp; Lenné, M. G. 2014. Effects of driving experience and sensation-seeking on drivers’ adaptation to road environment complexity.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xml:space="preserve">, 62: 121-129.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anaka, Y., Kaneyuki, H., Tsuji, T., Miyazaki, T., Nishikawa, K., &amp; Nouzawa, T. 2009. Mechanical and perceptual analyses of human foot movements in pedal operation. </w:t>
      </w:r>
      <w:r w:rsidRPr="00D22610">
        <w:rPr>
          <w:rFonts w:ascii="Times New Roman" w:eastAsia="Times New Roman" w:hAnsi="Times New Roman" w:cs="Times New Roman"/>
          <w:i/>
          <w:noProof w:val="0"/>
          <w:kern w:val="0"/>
          <w:sz w:val="20"/>
          <w:lang w:eastAsia="en-US"/>
        </w:rPr>
        <w:t>Conference Proceedings - IEEE International Conference on Systems, Man and Cybernetics</w:t>
      </w:r>
      <w:r w:rsidRPr="00181530">
        <w:rPr>
          <w:rFonts w:ascii="Times New Roman" w:eastAsia="Times New Roman" w:hAnsi="Times New Roman" w:cs="Times New Roman"/>
          <w:noProof w:val="0"/>
          <w:kern w:val="0"/>
          <w:sz w:val="20"/>
          <w:lang w:eastAsia="en-US"/>
        </w:rPr>
        <w:t>, 1674-167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Vilimek, M., Horak, Z., &amp; Petr, K. 2011. Optimization of shift lever position. </w:t>
      </w:r>
      <w:r w:rsidRPr="00D22610">
        <w:rPr>
          <w:rFonts w:ascii="Times New Roman" w:eastAsia="Times New Roman" w:hAnsi="Times New Roman" w:cs="Times New Roman"/>
          <w:i/>
          <w:noProof w:val="0"/>
          <w:kern w:val="0"/>
          <w:sz w:val="20"/>
          <w:lang w:eastAsia="en-US"/>
        </w:rPr>
        <w:t>Journal of Chemical Information and Modeling</w:t>
      </w:r>
      <w:r w:rsidRPr="00181530">
        <w:rPr>
          <w:rFonts w:ascii="Times New Roman" w:eastAsia="Times New Roman" w:hAnsi="Times New Roman" w:cs="Times New Roman"/>
          <w:noProof w:val="0"/>
          <w:kern w:val="0"/>
          <w:sz w:val="20"/>
          <w:lang w:eastAsia="en-US"/>
        </w:rPr>
        <w:t>, 53: 1689-169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Wang, X., Le Breton-Gadegbeku, B., &amp; Bouzon, L. 2004. Biomechanical evaluation of the comfort of automobile clutch pedal operation.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34(3): 209-221.</w:t>
      </w:r>
    </w:p>
    <w:p w:rsidR="00AF34FD" w:rsidRDefault="00181530" w:rsidP="00181530">
      <w:pPr>
        <w:pStyle w:val="EndNoteBibliography"/>
        <w:ind w:left="567" w:hanging="567"/>
        <w:rPr>
          <w:rFonts w:ascii="Times New Roman" w:hAnsi="Times New Roman" w:cs="Times New Roman"/>
          <w:sz w:val="20"/>
        </w:rPr>
      </w:pPr>
      <w:r w:rsidRPr="00181530">
        <w:rPr>
          <w:rFonts w:ascii="Times New Roman" w:eastAsia="Times New Roman" w:hAnsi="Times New Roman" w:cs="Times New Roman"/>
          <w:noProof w:val="0"/>
          <w:kern w:val="0"/>
          <w:sz w:val="20"/>
          <w:lang w:eastAsia="en-US"/>
        </w:rPr>
        <w:t xml:space="preserve">Yusoff, A. R., Deros, B.M, and Daruis, D.D.I. 2012. Vibration transmissibility on foot during controlling and Operating Car Accelerator Pedal.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r w:rsidRPr="00181530">
        <w:rPr>
          <w:rFonts w:ascii="Times New Roman" w:eastAsia="Times New Roman" w:hAnsi="Times New Roman" w:cs="Times New Roman"/>
          <w:noProof w:val="0"/>
          <w:kern w:val="0"/>
          <w:sz w:val="20"/>
          <w:lang w:eastAsia="en-US"/>
        </w:rPr>
        <w:t xml:space="preserve">, 27-28 November 2012, Kuala Lumpur, Malaysia, </w:t>
      </w:r>
      <w:r w:rsidRPr="00181530">
        <w:rPr>
          <w:rFonts w:ascii="Times New Roman" w:eastAsia="Times New Roman" w:hAnsi="Times New Roman" w:cs="Times New Roman"/>
          <w:noProof w:val="0"/>
          <w:kern w:val="0"/>
          <w:sz w:val="20"/>
          <w:lang w:eastAsia="en-US"/>
        </w:rPr>
        <w:lastRenderedPageBreak/>
        <w:t>210-215.</w:t>
      </w:r>
    </w:p>
    <w:p w:rsidR="00AF34FD" w:rsidRDefault="00AF34FD" w:rsidP="00AF34FD">
      <w:pPr>
        <w:pStyle w:val="EndNoteBibliography"/>
        <w:ind w:left="720" w:hanging="720"/>
        <w:rPr>
          <w:rFonts w:ascii="Times New Roman" w:hAnsi="Times New Roman" w:cs="Times New Roman"/>
          <w:sz w:val="20"/>
        </w:rPr>
      </w:pPr>
    </w:p>
    <w:p w:rsidR="0030048A" w:rsidRPr="0030048A" w:rsidRDefault="0030048A" w:rsidP="0030048A">
      <w:pPr>
        <w:rPr>
          <w:sz w:val="20"/>
          <w:szCs w:val="20"/>
        </w:rPr>
      </w:pPr>
      <w:r w:rsidRPr="0030048A">
        <w:rPr>
          <w:sz w:val="20"/>
          <w:szCs w:val="20"/>
        </w:rPr>
        <w:t>*Nor Kamaliana Khamis</w:t>
      </w:r>
    </w:p>
    <w:p w:rsidR="0030048A" w:rsidRPr="0030048A" w:rsidRDefault="0030048A" w:rsidP="0030048A">
      <w:pPr>
        <w:rPr>
          <w:sz w:val="20"/>
          <w:szCs w:val="20"/>
        </w:rPr>
      </w:pPr>
      <w:r w:rsidRPr="0030048A">
        <w:rPr>
          <w:sz w:val="20"/>
          <w:szCs w:val="20"/>
        </w:rPr>
        <w:t>Programme for Mechanical Engineering,</w:t>
      </w:r>
    </w:p>
    <w:p w:rsidR="0030048A" w:rsidRPr="0030048A" w:rsidRDefault="0030048A" w:rsidP="0030048A">
      <w:pPr>
        <w:rPr>
          <w:sz w:val="20"/>
          <w:szCs w:val="20"/>
        </w:rPr>
      </w:pPr>
      <w:r w:rsidRPr="0030048A">
        <w:rPr>
          <w:sz w:val="20"/>
          <w:szCs w:val="20"/>
        </w:rPr>
        <w:t>Centre for Engineering Materials and Smart Manufacturing (MERCU),</w:t>
      </w:r>
    </w:p>
    <w:p w:rsidR="0030048A" w:rsidRPr="0030048A" w:rsidRDefault="0030048A" w:rsidP="0030048A">
      <w:pPr>
        <w:rPr>
          <w:sz w:val="20"/>
          <w:szCs w:val="20"/>
        </w:rPr>
      </w:pPr>
      <w:r w:rsidRPr="0030048A">
        <w:rPr>
          <w:sz w:val="20"/>
          <w:szCs w:val="20"/>
        </w:rPr>
        <w:t>Faculty of Engineering &amp; Built Environment, Universiti Kebangsaan Malaysia, Bangi, Malaysia.</w:t>
      </w: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Baba Md Deros, Mohd Zaki Nuawi</w:t>
      </w:r>
    </w:p>
    <w:p w:rsidR="0030048A" w:rsidRPr="0030048A" w:rsidRDefault="0030048A" w:rsidP="0030048A">
      <w:pPr>
        <w:rPr>
          <w:sz w:val="20"/>
          <w:szCs w:val="20"/>
        </w:rPr>
      </w:pPr>
      <w:r w:rsidRPr="0030048A">
        <w:rPr>
          <w:sz w:val="20"/>
          <w:szCs w:val="20"/>
        </w:rPr>
        <w:t>Programme for Mechanical Engineering,</w:t>
      </w:r>
    </w:p>
    <w:p w:rsidR="0030048A" w:rsidRPr="0030048A" w:rsidRDefault="0030048A" w:rsidP="0030048A">
      <w:pPr>
        <w:rPr>
          <w:sz w:val="20"/>
          <w:szCs w:val="20"/>
        </w:rPr>
      </w:pPr>
      <w:r w:rsidRPr="0030048A">
        <w:rPr>
          <w:sz w:val="20"/>
          <w:szCs w:val="20"/>
        </w:rPr>
        <w:lastRenderedPageBreak/>
        <w:t>Centre for Integrated Design of Advanced Mechanical System (PRISMA),</w:t>
      </w:r>
    </w:p>
    <w:p w:rsidR="0030048A" w:rsidRPr="0030048A" w:rsidRDefault="0030048A" w:rsidP="0030048A">
      <w:pPr>
        <w:rPr>
          <w:sz w:val="20"/>
          <w:szCs w:val="20"/>
        </w:rPr>
      </w:pPr>
      <w:r w:rsidRPr="0030048A">
        <w:rPr>
          <w:sz w:val="20"/>
          <w:szCs w:val="20"/>
        </w:rPr>
        <w:t>Faculty of Engineering &amp; Built Environment, Universiti Kebangsaan Malaysia, Bangi, Malaysia.</w:t>
      </w: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Dieter Schramm</w:t>
      </w:r>
    </w:p>
    <w:p w:rsidR="0030048A" w:rsidRPr="0030048A" w:rsidRDefault="0030048A" w:rsidP="0030048A">
      <w:pPr>
        <w:rPr>
          <w:sz w:val="20"/>
          <w:szCs w:val="20"/>
        </w:rPr>
      </w:pPr>
      <w:r w:rsidRPr="0030048A">
        <w:rPr>
          <w:sz w:val="20"/>
          <w:szCs w:val="20"/>
        </w:rPr>
        <w:t>Department of Mechanical and Process Engineering,</w:t>
      </w:r>
    </w:p>
    <w:p w:rsidR="0030048A" w:rsidRPr="0030048A" w:rsidRDefault="0030048A" w:rsidP="0030048A">
      <w:pPr>
        <w:rPr>
          <w:sz w:val="20"/>
          <w:szCs w:val="20"/>
        </w:rPr>
      </w:pPr>
      <w:r w:rsidRPr="0030048A">
        <w:rPr>
          <w:sz w:val="20"/>
          <w:szCs w:val="20"/>
        </w:rPr>
        <w:t>Faculty of Engineering,</w:t>
      </w:r>
    </w:p>
    <w:p w:rsidR="0030048A" w:rsidRPr="0030048A" w:rsidRDefault="0030048A" w:rsidP="0030048A">
      <w:pPr>
        <w:rPr>
          <w:sz w:val="20"/>
          <w:szCs w:val="20"/>
        </w:rPr>
      </w:pPr>
      <w:r w:rsidRPr="0030048A">
        <w:rPr>
          <w:sz w:val="20"/>
          <w:szCs w:val="20"/>
        </w:rPr>
        <w:t>University of Duisburg-Essen, Germany.</w:t>
      </w: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r w:rsidRPr="0030048A">
        <w:rPr>
          <w:sz w:val="20"/>
          <w:szCs w:val="20"/>
        </w:rPr>
        <w:lastRenderedPageBreak/>
        <w:tab/>
      </w:r>
    </w:p>
    <w:p w:rsidR="0030048A" w:rsidRPr="0030048A" w:rsidRDefault="0030048A" w:rsidP="0030048A">
      <w:pPr>
        <w:rPr>
          <w:sz w:val="20"/>
          <w:szCs w:val="20"/>
        </w:rPr>
      </w:pPr>
      <w:r w:rsidRPr="0030048A">
        <w:rPr>
          <w:sz w:val="20"/>
          <w:szCs w:val="20"/>
        </w:rPr>
        <w:t>*Corresponding author; email: kamaliana@ukm.edu.my</w:t>
      </w:r>
    </w:p>
    <w:p w:rsidR="0030048A" w:rsidRPr="0030048A" w:rsidRDefault="0030048A" w:rsidP="0030048A">
      <w:pPr>
        <w:rPr>
          <w:sz w:val="20"/>
          <w:szCs w:val="20"/>
        </w:rPr>
      </w:pP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Received  date : 25th May 2017</w:t>
      </w:r>
    </w:p>
    <w:p w:rsidR="0030048A" w:rsidRPr="0030048A" w:rsidRDefault="0030048A" w:rsidP="0030048A">
      <w:pPr>
        <w:rPr>
          <w:sz w:val="20"/>
          <w:szCs w:val="20"/>
        </w:rPr>
      </w:pPr>
      <w:r w:rsidRPr="0030048A">
        <w:rPr>
          <w:sz w:val="20"/>
          <w:szCs w:val="20"/>
        </w:rPr>
        <w:t>Accepted date : 14th September 2017</w:t>
      </w:r>
    </w:p>
    <w:p w:rsidR="0030048A" w:rsidRPr="0030048A" w:rsidRDefault="0030048A" w:rsidP="0030048A">
      <w:pPr>
        <w:rPr>
          <w:sz w:val="20"/>
          <w:szCs w:val="20"/>
        </w:rPr>
      </w:pPr>
      <w:r w:rsidRPr="0030048A">
        <w:rPr>
          <w:sz w:val="20"/>
          <w:szCs w:val="20"/>
        </w:rPr>
        <w:t>In Press date : 16th October 2017</w:t>
      </w:r>
    </w:p>
    <w:p w:rsidR="0030048A" w:rsidRPr="0030048A" w:rsidRDefault="0030048A" w:rsidP="0030048A">
      <w:pPr>
        <w:rPr>
          <w:sz w:val="20"/>
          <w:szCs w:val="20"/>
        </w:rPr>
      </w:pPr>
      <w:r w:rsidRPr="0030048A">
        <w:rPr>
          <w:sz w:val="20"/>
          <w:szCs w:val="20"/>
        </w:rPr>
        <w:t>Published date : XX</w:t>
      </w:r>
    </w:p>
    <w:p w:rsidR="00E17DBC" w:rsidRDefault="00E17DBC" w:rsidP="00AF34FD">
      <w:pPr>
        <w:pStyle w:val="BodyText"/>
        <w:spacing w:line="240" w:lineRule="auto"/>
        <w:ind w:firstLine="0"/>
        <w:contextualSpacing/>
        <w:jc w:val="both"/>
      </w:pPr>
    </w:p>
    <w:sectPr w:rsidR="00E17DBC" w:rsidSect="0032639E">
      <w:headerReference w:type="even" r:id="rId23"/>
      <w:headerReference w:type="default" r:id="rId24"/>
      <w:footerReference w:type="even" r:id="rId25"/>
      <w:footerReference w:type="default" r:id="rId26"/>
      <w:headerReference w:type="first" r:id="rId27"/>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551A" w:rsidRDefault="009A551A">
      <w:r>
        <w:separator/>
      </w:r>
    </w:p>
  </w:endnote>
  <w:endnote w:type="continuationSeparator" w:id="0">
    <w:p w:rsidR="009A551A" w:rsidRDefault="009A5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F34FD" w:rsidRDefault="00AF34FD" w:rsidP="004C035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4FD" w:rsidRDefault="00AF34FD">
    <w:pPr>
      <w:pStyle w:val="Footer"/>
      <w:jc w:val="right"/>
    </w:pPr>
    <w:r>
      <w:fldChar w:fldCharType="begin"/>
    </w:r>
    <w:r>
      <w:instrText xml:space="preserve"> PAGE   \* MERGEFORMAT </w:instrText>
    </w:r>
    <w:r>
      <w:fldChar w:fldCharType="separate"/>
    </w:r>
    <w:r w:rsidR="008A10AC">
      <w:rPr>
        <w:noProof/>
      </w:rPr>
      <w:t>1</w:t>
    </w:r>
    <w:r>
      <w:fldChar w:fldCharType="end"/>
    </w:r>
  </w:p>
  <w:p w:rsidR="00AF34FD" w:rsidRDefault="00AF34FD" w:rsidP="004C035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6316"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B6316" w:rsidRDefault="009A551A" w:rsidP="004C0358">
    <w:pPr>
      <w:pStyle w:val="Footer"/>
      <w:ind w:right="360"/>
    </w:pPr>
  </w:p>
  <w:p w:rsidR="00EA232F" w:rsidRDefault="00EA232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6316"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rsidR="00BB6316" w:rsidRDefault="009A551A" w:rsidP="004C0358">
    <w:pPr>
      <w:pStyle w:val="Footer"/>
      <w:ind w:right="360"/>
    </w:pPr>
  </w:p>
  <w:p w:rsidR="00EA232F" w:rsidRDefault="00EA232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551A" w:rsidRDefault="009A551A">
      <w:r>
        <w:separator/>
      </w:r>
    </w:p>
  </w:footnote>
  <w:footnote w:type="continuationSeparator" w:id="0">
    <w:p w:rsidR="009A551A" w:rsidRDefault="009A55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4FD" w:rsidRDefault="00AF34FD">
    <w:pPr>
      <w:pStyle w:val="Header"/>
    </w:pPr>
    <w:r>
      <w:rPr>
        <w:noProof/>
        <w:lang w:val="en-MY" w:eastAsia="en-MY"/>
      </w:rPr>
      <mc:AlternateContent>
        <mc:Choice Requires="wps">
          <w:drawing>
            <wp:anchor distT="0" distB="0" distL="114300" distR="114300" simplePos="0" relativeHeight="251656704" behindDoc="1" locked="0" layoutInCell="0" allowOverlap="1">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34FD" w:rsidRPr="005611A3" w:rsidRDefault="009A551A" w:rsidP="0010460E">
    <w:pPr>
      <w:rPr>
        <w:iCs/>
        <w:sz w:val="20"/>
        <w:szCs w:val="20"/>
      </w:rPr>
    </w:pPr>
    <w:sdt>
      <w:sdtPr>
        <w:rPr>
          <w:iCs/>
          <w:sz w:val="20"/>
          <w:szCs w:val="20"/>
        </w:rPr>
        <w:id w:val="-18707682"/>
        <w:docPartObj>
          <w:docPartGallery w:val="Watermarks"/>
          <w:docPartUnique/>
        </w:docPartObj>
      </w:sdtPr>
      <w:sdtEndPr/>
      <w:sdtContent>
        <w:r>
          <w:rPr>
            <w:iCs/>
            <w:noProof/>
            <w:sz w:val="20"/>
            <w:szCs w:val="20"/>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9613647" o:spid="_x0000_s2055" type="#_x0000_t136" style="position:absolute;margin-left:0;margin-top:0;width:477.2pt;height:159.05pt;rotation:315;z-index:-251657728;mso-position-horizontal:center;mso-position-horizontal-relative:margin;mso-position-vertical:center;mso-position-vertical-relative:margin" o:allowincell="f" fillcolor="gray [1629]" stroked="f">
              <v:fill opacity=".5"/>
              <v:textpath style="font-family:&quot;Calibri&quot;;font-size:1pt" string="submission"/>
              <w10:wrap anchorx="margin" anchory="margin"/>
            </v:shape>
          </w:pict>
        </w:r>
      </w:sdtContent>
    </w:sdt>
    <w:r w:rsidR="00AF34FD">
      <w:rPr>
        <w:noProof/>
        <w:lang w:val="en-MY" w:eastAsia="en-MY"/>
      </w:rPr>
      <mc:AlternateContent>
        <mc:Choice Requires="wps">
          <w:drawing>
            <wp:anchor distT="0" distB="0" distL="114300" distR="114300" simplePos="0" relativeHeight="251657728" behindDoc="1" locked="0" layoutInCell="0" allowOverlap="1" wp14:anchorId="151B2332" wp14:editId="4D21F0CE">
              <wp:simplePos x="0" y="0"/>
              <wp:positionH relativeFrom="margin">
                <wp:align>center</wp:align>
              </wp:positionH>
              <wp:positionV relativeFrom="margin">
                <wp:align>center</wp:align>
              </wp:positionV>
              <wp:extent cx="5656580" cy="2423795"/>
              <wp:effectExtent l="0" t="1065530" r="0" b="1073150"/>
              <wp:wrapNone/>
              <wp:docPr id="1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51B2332" id="_x0000_t202" coordsize="21600,21600" o:spt="202" path="m,l,21600r21600,l21600,xe">
              <v:stroke joinstyle="miter"/>
              <v:path gradientshapeok="t" o:connecttype="rect"/>
            </v:shapetype>
            <v:shape id="WordArt 3" o:spid="_x0000_s1027" type="#_x0000_t202" style="position:absolute;margin-left:0;margin-top:0;width:445.4pt;height:190.8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r w:rsidR="00AF34FD">
      <w:rPr>
        <w:iCs/>
        <w:sz w:val="20"/>
        <w:szCs w:val="20"/>
      </w:rPr>
      <w:t>Jurnal Kejuruteraan (</w:t>
    </w:r>
    <w:r w:rsidR="00AF34FD">
      <w:rPr>
        <w:i/>
        <w:iCs/>
        <w:sz w:val="20"/>
        <w:szCs w:val="20"/>
      </w:rPr>
      <w:t>Journal of Engineering</w:t>
    </w:r>
    <w:r w:rsidR="00006C4F">
      <w:rPr>
        <w:iCs/>
        <w:sz w:val="20"/>
        <w:szCs w:val="20"/>
      </w:rPr>
      <w:t>) Submission</w:t>
    </w:r>
    <w:r w:rsidR="00E705DB">
      <w:rPr>
        <w:iCs/>
        <w:sz w:val="20"/>
        <w:szCs w:val="20"/>
      </w:rPr>
      <w:t xml:space="preserve"> DOI XXX 8</w:t>
    </w:r>
    <w:r w:rsidR="00AF34FD">
      <w:rPr>
        <w:iCs/>
        <w:sz w:val="20"/>
        <w:szCs w:val="20"/>
      </w:rPr>
      <w:t xml:space="preserve"> pages</w:t>
    </w:r>
  </w:p>
  <w:p w:rsidR="00AF34FD" w:rsidRPr="00484A94" w:rsidRDefault="00AF34FD" w:rsidP="0010460E">
    <w:pPr>
      <w:pStyle w:val="Header"/>
      <w:rPr>
        <w:sz w:val="20"/>
        <w:szCs w:val="20"/>
        <w:lang w:val="en-US"/>
      </w:rPr>
    </w:pPr>
    <w:r w:rsidRPr="00484A94">
      <w:rPr>
        <w:sz w:val="20"/>
        <w:szCs w:val="20"/>
        <w:lang w:val="en-US"/>
      </w:rPr>
      <w:t>ISSN</w:t>
    </w:r>
    <w:r>
      <w:rPr>
        <w:sz w:val="20"/>
        <w:szCs w:val="20"/>
        <w:lang w:val="en-US"/>
      </w:rPr>
      <w:t>:0128-0198 E-ISSN:2289-7526</w:t>
    </w:r>
  </w:p>
  <w:p w:rsidR="00AF34FD" w:rsidRPr="00D22D64" w:rsidRDefault="00AF34FD" w:rsidP="00D22D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0070" w:rsidRDefault="00680070">
    <w:pPr>
      <w:pStyle w:val="Header"/>
    </w:pPr>
  </w:p>
  <w:p w:rsidR="00EA232F" w:rsidRDefault="00EA232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60E" w:rsidRPr="005611A3" w:rsidRDefault="0010460E" w:rsidP="0010460E">
    <w:pPr>
      <w:rPr>
        <w:iCs/>
        <w:sz w:val="20"/>
        <w:szCs w:val="20"/>
      </w:rPr>
    </w:pPr>
    <w:r>
      <w:rPr>
        <w:iCs/>
        <w:sz w:val="20"/>
        <w:szCs w:val="20"/>
      </w:rPr>
      <w:t>Jurnal Kejuruteraan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rsidR="0010460E" w:rsidRPr="00484A94" w:rsidRDefault="0010460E" w:rsidP="0010460E">
    <w:pPr>
      <w:pStyle w:val="Header"/>
      <w:rPr>
        <w:sz w:val="20"/>
        <w:szCs w:val="20"/>
        <w:lang w:val="en-US"/>
      </w:rPr>
    </w:pPr>
    <w:r w:rsidRPr="00484A94">
      <w:rPr>
        <w:sz w:val="20"/>
        <w:szCs w:val="20"/>
        <w:lang w:val="en-US"/>
      </w:rPr>
      <w:t>ISSN</w:t>
    </w:r>
    <w:r>
      <w:rPr>
        <w:sz w:val="20"/>
        <w:szCs w:val="20"/>
        <w:lang w:val="en-US"/>
      </w:rPr>
      <w:t>:0128-0198 E-ISSN:2289-7526</w:t>
    </w:r>
  </w:p>
  <w:p w:rsidR="00BB6316" w:rsidRPr="00D22D64" w:rsidRDefault="009A551A" w:rsidP="00D22D64">
    <w:pPr>
      <w:pStyle w:val="Header"/>
    </w:pPr>
  </w:p>
  <w:p w:rsidR="00EA232F" w:rsidRDefault="00EA232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05D9" w:rsidRDefault="008405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353A9"/>
    <w:rsid w:val="000370A0"/>
    <w:rsid w:val="00043EAA"/>
    <w:rsid w:val="00083603"/>
    <w:rsid w:val="0008510D"/>
    <w:rsid w:val="00086266"/>
    <w:rsid w:val="000A3734"/>
    <w:rsid w:val="000B28A5"/>
    <w:rsid w:val="000C2AB6"/>
    <w:rsid w:val="000C72AA"/>
    <w:rsid w:val="000C7D54"/>
    <w:rsid w:val="000D21BF"/>
    <w:rsid w:val="000D5E1F"/>
    <w:rsid w:val="000F08A1"/>
    <w:rsid w:val="000F192B"/>
    <w:rsid w:val="000F3487"/>
    <w:rsid w:val="00100B07"/>
    <w:rsid w:val="0010460E"/>
    <w:rsid w:val="00106B37"/>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700E"/>
    <w:rsid w:val="001B7CC6"/>
    <w:rsid w:val="001C0A12"/>
    <w:rsid w:val="001C6D37"/>
    <w:rsid w:val="001D16B7"/>
    <w:rsid w:val="001D2080"/>
    <w:rsid w:val="001D2430"/>
    <w:rsid w:val="001D5C38"/>
    <w:rsid w:val="001E3BD6"/>
    <w:rsid w:val="001E5827"/>
    <w:rsid w:val="001F3DB1"/>
    <w:rsid w:val="001F5175"/>
    <w:rsid w:val="00202210"/>
    <w:rsid w:val="0020226C"/>
    <w:rsid w:val="00224F96"/>
    <w:rsid w:val="002356CD"/>
    <w:rsid w:val="00262CA0"/>
    <w:rsid w:val="00265B2D"/>
    <w:rsid w:val="0026675D"/>
    <w:rsid w:val="002761AB"/>
    <w:rsid w:val="00277003"/>
    <w:rsid w:val="002825EB"/>
    <w:rsid w:val="00291F57"/>
    <w:rsid w:val="00297D08"/>
    <w:rsid w:val="002A068D"/>
    <w:rsid w:val="002A0C64"/>
    <w:rsid w:val="002A74EB"/>
    <w:rsid w:val="002A799C"/>
    <w:rsid w:val="002B494D"/>
    <w:rsid w:val="002B662F"/>
    <w:rsid w:val="002B7FD2"/>
    <w:rsid w:val="002D38DF"/>
    <w:rsid w:val="002D47AA"/>
    <w:rsid w:val="002F1B1D"/>
    <w:rsid w:val="0030048A"/>
    <w:rsid w:val="00310204"/>
    <w:rsid w:val="00316A1F"/>
    <w:rsid w:val="003243A5"/>
    <w:rsid w:val="0032639E"/>
    <w:rsid w:val="003401A6"/>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5816"/>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E0255"/>
    <w:rsid w:val="004E3A3D"/>
    <w:rsid w:val="004E59AA"/>
    <w:rsid w:val="004F60D1"/>
    <w:rsid w:val="00506873"/>
    <w:rsid w:val="0051116F"/>
    <w:rsid w:val="00515BB5"/>
    <w:rsid w:val="0052662D"/>
    <w:rsid w:val="00527C24"/>
    <w:rsid w:val="00535344"/>
    <w:rsid w:val="00544ABF"/>
    <w:rsid w:val="00545B0A"/>
    <w:rsid w:val="00575462"/>
    <w:rsid w:val="00581E13"/>
    <w:rsid w:val="00582029"/>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55245"/>
    <w:rsid w:val="00656511"/>
    <w:rsid w:val="00664F2E"/>
    <w:rsid w:val="00666FF2"/>
    <w:rsid w:val="00680070"/>
    <w:rsid w:val="006870D8"/>
    <w:rsid w:val="00691C4D"/>
    <w:rsid w:val="006B458A"/>
    <w:rsid w:val="006B603E"/>
    <w:rsid w:val="006C13BE"/>
    <w:rsid w:val="006C13DF"/>
    <w:rsid w:val="006C4F90"/>
    <w:rsid w:val="006D3785"/>
    <w:rsid w:val="006D53D0"/>
    <w:rsid w:val="006D53E2"/>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44BA"/>
    <w:rsid w:val="007D2B5D"/>
    <w:rsid w:val="007E6EFD"/>
    <w:rsid w:val="008225CF"/>
    <w:rsid w:val="00822E42"/>
    <w:rsid w:val="0083115C"/>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0AC"/>
    <w:rsid w:val="008A183A"/>
    <w:rsid w:val="008A7CF9"/>
    <w:rsid w:val="008C1877"/>
    <w:rsid w:val="008C3B65"/>
    <w:rsid w:val="008C5A9D"/>
    <w:rsid w:val="008C665A"/>
    <w:rsid w:val="008D0F71"/>
    <w:rsid w:val="008D2FC7"/>
    <w:rsid w:val="008E7D5A"/>
    <w:rsid w:val="008F24A4"/>
    <w:rsid w:val="0090777F"/>
    <w:rsid w:val="00920637"/>
    <w:rsid w:val="00931116"/>
    <w:rsid w:val="009353BC"/>
    <w:rsid w:val="00942C12"/>
    <w:rsid w:val="00943793"/>
    <w:rsid w:val="009474FE"/>
    <w:rsid w:val="009477CC"/>
    <w:rsid w:val="00955FCC"/>
    <w:rsid w:val="00975885"/>
    <w:rsid w:val="009834C4"/>
    <w:rsid w:val="0098439A"/>
    <w:rsid w:val="00997811"/>
    <w:rsid w:val="009A3106"/>
    <w:rsid w:val="009A4948"/>
    <w:rsid w:val="009A5306"/>
    <w:rsid w:val="009A551A"/>
    <w:rsid w:val="009A66C7"/>
    <w:rsid w:val="009A7600"/>
    <w:rsid w:val="009B53B5"/>
    <w:rsid w:val="009C32FA"/>
    <w:rsid w:val="009C3E46"/>
    <w:rsid w:val="009D5DF6"/>
    <w:rsid w:val="009E57EF"/>
    <w:rsid w:val="009E6904"/>
    <w:rsid w:val="00A12C5A"/>
    <w:rsid w:val="00A25FC6"/>
    <w:rsid w:val="00A30F13"/>
    <w:rsid w:val="00A367DA"/>
    <w:rsid w:val="00A506C9"/>
    <w:rsid w:val="00A56D32"/>
    <w:rsid w:val="00A63230"/>
    <w:rsid w:val="00A64C11"/>
    <w:rsid w:val="00A66EEF"/>
    <w:rsid w:val="00A768F7"/>
    <w:rsid w:val="00A86676"/>
    <w:rsid w:val="00AA0F71"/>
    <w:rsid w:val="00AC628F"/>
    <w:rsid w:val="00AE20CE"/>
    <w:rsid w:val="00AF34FD"/>
    <w:rsid w:val="00B20039"/>
    <w:rsid w:val="00B3120B"/>
    <w:rsid w:val="00B47895"/>
    <w:rsid w:val="00B53579"/>
    <w:rsid w:val="00B55CAE"/>
    <w:rsid w:val="00B6217C"/>
    <w:rsid w:val="00B6391A"/>
    <w:rsid w:val="00B66241"/>
    <w:rsid w:val="00B74C1C"/>
    <w:rsid w:val="00B75CC3"/>
    <w:rsid w:val="00B76C83"/>
    <w:rsid w:val="00B80B51"/>
    <w:rsid w:val="00B85A04"/>
    <w:rsid w:val="00B91FEB"/>
    <w:rsid w:val="00B92C35"/>
    <w:rsid w:val="00BA3EAA"/>
    <w:rsid w:val="00BB2C6C"/>
    <w:rsid w:val="00BC78CC"/>
    <w:rsid w:val="00BE296B"/>
    <w:rsid w:val="00BE7132"/>
    <w:rsid w:val="00BF140B"/>
    <w:rsid w:val="00BF655B"/>
    <w:rsid w:val="00C00984"/>
    <w:rsid w:val="00C12C32"/>
    <w:rsid w:val="00C14D71"/>
    <w:rsid w:val="00C21EF1"/>
    <w:rsid w:val="00C40460"/>
    <w:rsid w:val="00C40C6E"/>
    <w:rsid w:val="00C54274"/>
    <w:rsid w:val="00C76383"/>
    <w:rsid w:val="00C86AC7"/>
    <w:rsid w:val="00C93152"/>
    <w:rsid w:val="00CA09AD"/>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17A3"/>
    <w:rsid w:val="00DA3B2E"/>
    <w:rsid w:val="00DA4E18"/>
    <w:rsid w:val="00DA5358"/>
    <w:rsid w:val="00DB61D3"/>
    <w:rsid w:val="00DB7B85"/>
    <w:rsid w:val="00DC29D8"/>
    <w:rsid w:val="00DC6B99"/>
    <w:rsid w:val="00DD3439"/>
    <w:rsid w:val="00DE39EC"/>
    <w:rsid w:val="00DE458F"/>
    <w:rsid w:val="00DF3A7E"/>
    <w:rsid w:val="00E10508"/>
    <w:rsid w:val="00E15CBE"/>
    <w:rsid w:val="00E17DBC"/>
    <w:rsid w:val="00E20299"/>
    <w:rsid w:val="00E26715"/>
    <w:rsid w:val="00E3007C"/>
    <w:rsid w:val="00E52412"/>
    <w:rsid w:val="00E573CC"/>
    <w:rsid w:val="00E62DDB"/>
    <w:rsid w:val="00E70323"/>
    <w:rsid w:val="00E705DB"/>
    <w:rsid w:val="00E721CC"/>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E9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5:docId w15:val="{DB3B8735-08C4-426B-8513-8290AA107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diagramColors" Target="diagrams/colors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QuickStyle" Target="diagrams/quickStyle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t>
        <a:bodyPr/>
        <a:lstStyle/>
        <a:p>
          <a:endParaRPr lang="en-MY"/>
        </a:p>
      </dgm:t>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t>
        <a:bodyPr/>
        <a:lstStyle/>
        <a:p>
          <a:endParaRPr lang="en-MY"/>
        </a:p>
      </dgm:t>
    </dgm:pt>
    <dgm:pt modelId="{824F1B7B-B900-4D61-BB04-3EDAE53540F0}" type="pres">
      <dgm:prSet presAssocID="{8BCE7043-AC3D-4726-B005-CB9931246F2F}" presName="connectorText" presStyleLbl="sibTrans2D1" presStyleIdx="0" presStyleCnt="2"/>
      <dgm:spPr/>
      <dgm:t>
        <a:bodyPr/>
        <a:lstStyle/>
        <a:p>
          <a:endParaRPr lang="en-MY"/>
        </a:p>
      </dgm:t>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t>
        <a:bodyPr/>
        <a:lstStyle/>
        <a:p>
          <a:endParaRPr lang="en-MY"/>
        </a:p>
      </dgm:t>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t>
        <a:bodyPr/>
        <a:lstStyle/>
        <a:p>
          <a:endParaRPr lang="en-MY"/>
        </a:p>
      </dgm:t>
    </dgm:pt>
    <dgm:pt modelId="{B46F4464-5003-410D-AC7D-8D104366609F}" type="pres">
      <dgm:prSet presAssocID="{304D4F68-35D3-4C54-A461-26F6E98939AF}" presName="connectorText" presStyleLbl="sibTrans2D1" presStyleIdx="1" presStyleCnt="2"/>
      <dgm:spPr/>
      <dgm:t>
        <a:bodyPr/>
        <a:lstStyle/>
        <a:p>
          <a:endParaRPr lang="en-MY"/>
        </a:p>
      </dgm:t>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t>
        <a:bodyPr/>
        <a:lstStyle/>
        <a:p>
          <a:endParaRPr lang="en-MY"/>
        </a:p>
      </dgm:t>
    </dgm:pt>
  </dgm:ptLst>
  <dgm:cxnLst>
    <dgm:cxn modelId="{9959E113-6533-4DFB-A3E4-21A3A1766A5C}" type="presOf" srcId="{8BCE7043-AC3D-4726-B005-CB9931246F2F}" destId="{6D4ABB3E-0099-483F-B056-93676F9515AB}" srcOrd="0"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0C3D1D86-B988-40FC-87D2-FBDCB21B28E9}" type="presOf" srcId="{F3157372-071F-446A-8220-110A55B4A323}" destId="{247BFEBA-C4AD-4F60-8C31-6B03559197A3}" srcOrd="0" destOrd="0" presId="urn:microsoft.com/office/officeart/2005/8/layout/process1"/>
    <dgm:cxn modelId="{22FDD2D3-1D63-43D2-9085-31787C428F92}" type="presOf" srcId="{E0562186-0442-4611-9D6E-460326641976}" destId="{54EB5FEE-57CA-487B-96C5-772309EF953D}" srcOrd="0" destOrd="0" presId="urn:microsoft.com/office/officeart/2005/8/layout/process1"/>
    <dgm:cxn modelId="{EC4602C8-F186-48ED-A09E-49A2CFF91F2F}" srcId="{135F52AD-6A1E-4819-A70A-034708B59997}" destId="{C3BFCE63-D24C-4092-92F0-18DDC76892A9}" srcOrd="0" destOrd="0" parTransId="{22A54A0F-1472-4C75-A884-2C02F77CEBAE}" sibTransId="{8BCE7043-AC3D-4726-B005-CB9931246F2F}"/>
    <dgm:cxn modelId="{FF4A46CD-44DD-4DE9-9661-6819884E3BFC}" type="presOf" srcId="{304D4F68-35D3-4C54-A461-26F6E98939AF}" destId="{B46F4464-5003-410D-AC7D-8D104366609F}" srcOrd="1" destOrd="0" presId="urn:microsoft.com/office/officeart/2005/8/layout/process1"/>
    <dgm:cxn modelId="{44D34ED6-5D3F-4609-A7BA-9B421A7A5CBF}" type="presOf" srcId="{8BCE7043-AC3D-4726-B005-CB9931246F2F}" destId="{824F1B7B-B900-4D61-BB04-3EDAE53540F0}" srcOrd="1" destOrd="0" presId="urn:microsoft.com/office/officeart/2005/8/layout/process1"/>
    <dgm:cxn modelId="{4EACA491-F287-40C2-AC5A-419580C28A4E}" type="presOf" srcId="{C3BFCE63-D24C-4092-92F0-18DDC76892A9}" destId="{79606943-C1C2-4516-BEF7-801A4E98C157}" srcOrd="0" destOrd="0" presId="urn:microsoft.com/office/officeart/2005/8/layout/process1"/>
    <dgm:cxn modelId="{6F031376-D0A5-48D8-AE63-31678B7736C3}" type="presOf" srcId="{304D4F68-35D3-4C54-A461-26F6E98939AF}" destId="{7EDD406C-6441-4221-BEAA-685585A73E0C}" srcOrd="0" destOrd="0" presId="urn:microsoft.com/office/officeart/2005/8/layout/process1"/>
    <dgm:cxn modelId="{985C24E9-A615-41B4-9C3B-794D994F2B25}" srcId="{135F52AD-6A1E-4819-A70A-034708B59997}" destId="{E0562186-0442-4611-9D6E-460326641976}" srcOrd="2" destOrd="0" parTransId="{E5804BF4-52F2-41C4-8E3F-73A49D1C6AF7}" sibTransId="{7CEAC920-9C5C-4806-BC16-7F8EF3D5F9A4}"/>
    <dgm:cxn modelId="{F56D8451-7F7B-4103-B430-42F263628E80}" type="presOf" srcId="{135F52AD-6A1E-4819-A70A-034708B59997}" destId="{1C491453-4740-4B28-A419-563AA3D73340}" srcOrd="0" destOrd="0" presId="urn:microsoft.com/office/officeart/2005/8/layout/process1"/>
    <dgm:cxn modelId="{AAE4508C-DFB7-4142-819F-D33D9632C4E3}" type="presParOf" srcId="{1C491453-4740-4B28-A419-563AA3D73340}" destId="{79606943-C1C2-4516-BEF7-801A4E98C157}" srcOrd="0" destOrd="0" presId="urn:microsoft.com/office/officeart/2005/8/layout/process1"/>
    <dgm:cxn modelId="{99DF4717-974D-43F5-B203-6A79F9657138}" type="presParOf" srcId="{1C491453-4740-4B28-A419-563AA3D73340}" destId="{6D4ABB3E-0099-483F-B056-93676F9515AB}" srcOrd="1" destOrd="0" presId="urn:microsoft.com/office/officeart/2005/8/layout/process1"/>
    <dgm:cxn modelId="{ADBB0ACE-8C82-4E27-A2A0-22F7FDBBE7E5}" type="presParOf" srcId="{6D4ABB3E-0099-483F-B056-93676F9515AB}" destId="{824F1B7B-B900-4D61-BB04-3EDAE53540F0}" srcOrd="0" destOrd="0" presId="urn:microsoft.com/office/officeart/2005/8/layout/process1"/>
    <dgm:cxn modelId="{56666CA1-C6AD-48A4-9FAA-D196B3C0B83E}" type="presParOf" srcId="{1C491453-4740-4B28-A419-563AA3D73340}" destId="{247BFEBA-C4AD-4F60-8C31-6B03559197A3}" srcOrd="2" destOrd="0" presId="urn:microsoft.com/office/officeart/2005/8/layout/process1"/>
    <dgm:cxn modelId="{2F0C7010-8B15-4B34-8BED-4E9CF6FE02BE}" type="presParOf" srcId="{1C491453-4740-4B28-A419-563AA3D73340}" destId="{7EDD406C-6441-4221-BEAA-685585A73E0C}" srcOrd="3" destOrd="0" presId="urn:microsoft.com/office/officeart/2005/8/layout/process1"/>
    <dgm:cxn modelId="{2B4B0A90-25DF-4B5F-AE79-9DE7FC4656D1}" type="presParOf" srcId="{7EDD406C-6441-4221-BEAA-685585A73E0C}" destId="{B46F4464-5003-410D-AC7D-8D104366609F}" srcOrd="0" destOrd="0" presId="urn:microsoft.com/office/officeart/2005/8/layout/process1"/>
    <dgm:cxn modelId="{8EE7A1D8-5EBD-4280-BDC6-5AA3F0790157}"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450DF-0056-4D78-9E80-470DABBEC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187</Words>
  <Characters>40970</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Admin</cp:lastModifiedBy>
  <cp:revision>2</cp:revision>
  <dcterms:created xsi:type="dcterms:W3CDTF">2018-03-02T07:08:00Z</dcterms:created>
  <dcterms:modified xsi:type="dcterms:W3CDTF">2018-03-02T07:08:00Z</dcterms:modified>
</cp:coreProperties>
</file>